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946721B" w14:textId="75706883" w:rsidR="009303D9" w:rsidRDefault="00E84B25" w:rsidP="008B6524">
      <w:pPr>
        <w:pStyle w:val="Author"/>
        <w:spacing w:before="5pt" w:beforeAutospacing="1" w:after="5pt" w:afterAutospacing="1"/>
        <w:rPr>
          <w:sz w:val="16"/>
          <w:szCs w:val="16"/>
        </w:rPr>
      </w:pPr>
      <w:r w:rsidRPr="00E84B25">
        <w:rPr>
          <w:rFonts w:eastAsia="MS Mincho"/>
          <w:kern w:val="48"/>
          <w:sz w:val="48"/>
          <w:szCs w:val="48"/>
        </w:rPr>
        <w:t>Decoding Acute Lymphoblastic Leukemia: Insights from Convolutional Neural Networks and Pretrained Model</w:t>
      </w:r>
    </w:p>
    <w:p w14:paraId="0E943BF2" w14:textId="77777777" w:rsidR="00D7522C" w:rsidRDefault="00D7522C" w:rsidP="003B4E04">
      <w:pPr>
        <w:pStyle w:val="Author"/>
        <w:spacing w:before="5pt" w:beforeAutospacing="1" w:after="5pt" w:afterAutospacing="1" w:line="6pt" w:lineRule="auto"/>
        <w:rPr>
          <w:sz w:val="16"/>
          <w:szCs w:val="16"/>
        </w:rPr>
      </w:pPr>
    </w:p>
    <w:p w14:paraId="67CC66FD"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2797DAF8" w14:textId="5BE7F74D" w:rsidR="00BD670B" w:rsidRDefault="00E84B25" w:rsidP="00E84B25">
      <w:pPr>
        <w:pStyle w:val="Author"/>
        <w:spacing w:before="0pt"/>
        <w:rPr>
          <w:sz w:val="18"/>
          <w:szCs w:val="18"/>
        </w:rPr>
      </w:pPr>
      <w:r>
        <w:rPr>
          <w:sz w:val="18"/>
          <w:szCs w:val="18"/>
        </w:rPr>
        <w:t>Jason Hendrawan</w:t>
      </w:r>
      <w:r w:rsidR="001A3B3D" w:rsidRPr="00F847A6">
        <w:rPr>
          <w:sz w:val="18"/>
          <w:szCs w:val="18"/>
        </w:rPr>
        <w:t xml:space="preserve"> </w:t>
      </w:r>
      <w:r w:rsidR="001A3B3D" w:rsidRPr="00F847A6">
        <w:rPr>
          <w:sz w:val="18"/>
          <w:szCs w:val="18"/>
        </w:rPr>
        <w:br/>
      </w:r>
      <w:r>
        <w:rPr>
          <w:i/>
          <w:sz w:val="18"/>
          <w:szCs w:val="18"/>
        </w:rPr>
        <w:t>Computer Science Department</w:t>
      </w:r>
      <w:r w:rsidR="001A3B3D" w:rsidRPr="00F847A6">
        <w:rPr>
          <w:i/>
          <w:sz w:val="18"/>
          <w:szCs w:val="18"/>
        </w:rPr>
        <w:t xml:space="preserve"> </w:t>
      </w:r>
      <w:r w:rsidR="007B6DDA">
        <w:rPr>
          <w:i/>
          <w:sz w:val="18"/>
          <w:szCs w:val="18"/>
        </w:rPr>
        <w:br/>
      </w:r>
      <w:r>
        <w:rPr>
          <w:i/>
          <w:sz w:val="18"/>
          <w:szCs w:val="18"/>
        </w:rPr>
        <w:t>School of Computer Science</w:t>
      </w:r>
      <w:r w:rsidR="00D72D06" w:rsidRPr="00F847A6">
        <w:rPr>
          <w:sz w:val="18"/>
          <w:szCs w:val="18"/>
        </w:rPr>
        <w:br/>
      </w:r>
      <w:r>
        <w:rPr>
          <w:i/>
          <w:sz w:val="18"/>
          <w:szCs w:val="18"/>
        </w:rPr>
        <w:t>Bina Nusantara University</w:t>
      </w:r>
      <w:r w:rsidR="009303D9" w:rsidRPr="00F847A6">
        <w:rPr>
          <w:i/>
          <w:sz w:val="18"/>
          <w:szCs w:val="18"/>
        </w:rPr>
        <w:t xml:space="preserve"> </w:t>
      </w:r>
      <w:r w:rsidR="007B6DDA">
        <w:rPr>
          <w:i/>
          <w:sz w:val="18"/>
          <w:szCs w:val="18"/>
        </w:rPr>
        <w:br/>
      </w:r>
      <w:r>
        <w:rPr>
          <w:sz w:val="18"/>
          <w:szCs w:val="18"/>
        </w:rPr>
        <w:t>Jakarta, Indonesia, 11530</w:t>
      </w:r>
      <w:r w:rsidR="001A3B3D" w:rsidRPr="00F847A6">
        <w:rPr>
          <w:sz w:val="18"/>
          <w:szCs w:val="18"/>
        </w:rPr>
        <w:br/>
      </w:r>
      <w:r>
        <w:rPr>
          <w:sz w:val="18"/>
          <w:szCs w:val="18"/>
        </w:rPr>
        <w:t>jason.hendrawan@binus.ac.id</w:t>
      </w:r>
    </w:p>
    <w:p w14:paraId="0C53471D" w14:textId="77777777" w:rsidR="00E84B25" w:rsidRDefault="00E84B25" w:rsidP="00E84B25">
      <w:pPr>
        <w:pStyle w:val="Author"/>
        <w:spacing w:before="0pt"/>
        <w:rPr>
          <w:sz w:val="18"/>
          <w:szCs w:val="18"/>
        </w:rPr>
      </w:pPr>
    </w:p>
    <w:p w14:paraId="1A475A97" w14:textId="77777777" w:rsidR="00E84B25" w:rsidRDefault="00E84B25" w:rsidP="00E84B25">
      <w:pPr>
        <w:pStyle w:val="Author"/>
        <w:spacing w:before="0pt"/>
        <w:rPr>
          <w:sz w:val="18"/>
          <w:szCs w:val="18"/>
        </w:rPr>
      </w:pPr>
    </w:p>
    <w:p w14:paraId="03D5D5B6" w14:textId="71DBDA01" w:rsidR="00E84B25" w:rsidRDefault="00E84B25" w:rsidP="00E84B25">
      <w:pPr>
        <w:pStyle w:val="Author"/>
        <w:spacing w:before="0pt"/>
        <w:rPr>
          <w:sz w:val="18"/>
          <w:szCs w:val="18"/>
        </w:rPr>
      </w:pPr>
      <w:r>
        <w:rPr>
          <w:sz w:val="18"/>
          <w:szCs w:val="18"/>
        </w:rPr>
        <w:t>Felix Indra Kurniadi</w:t>
      </w:r>
      <w:r w:rsidRPr="00F847A6">
        <w:rPr>
          <w:sz w:val="18"/>
          <w:szCs w:val="18"/>
        </w:rPr>
        <w:t xml:space="preserve"> </w:t>
      </w:r>
      <w:r w:rsidRPr="00F847A6">
        <w:rPr>
          <w:sz w:val="18"/>
          <w:szCs w:val="18"/>
        </w:rPr>
        <w:br/>
      </w:r>
      <w:r>
        <w:rPr>
          <w:i/>
          <w:sz w:val="18"/>
          <w:szCs w:val="18"/>
        </w:rPr>
        <w:t>Computer Science Department</w:t>
      </w:r>
      <w:r w:rsidRPr="00F847A6">
        <w:rPr>
          <w:i/>
          <w:sz w:val="18"/>
          <w:szCs w:val="18"/>
        </w:rPr>
        <w:t xml:space="preserve"> </w:t>
      </w:r>
      <w:r>
        <w:rPr>
          <w:i/>
          <w:sz w:val="18"/>
          <w:szCs w:val="18"/>
        </w:rPr>
        <w:br/>
        <w:t>School of Computer Science</w:t>
      </w:r>
      <w:r w:rsidRPr="00F847A6">
        <w:rPr>
          <w:sz w:val="18"/>
          <w:szCs w:val="18"/>
        </w:rPr>
        <w:br/>
      </w:r>
      <w:r>
        <w:rPr>
          <w:i/>
          <w:sz w:val="18"/>
          <w:szCs w:val="18"/>
        </w:rPr>
        <w:t>Bina Nusantara University</w:t>
      </w:r>
      <w:r w:rsidRPr="00F847A6">
        <w:rPr>
          <w:i/>
          <w:sz w:val="18"/>
          <w:szCs w:val="18"/>
        </w:rPr>
        <w:t xml:space="preserve"> </w:t>
      </w:r>
      <w:r>
        <w:rPr>
          <w:i/>
          <w:sz w:val="18"/>
          <w:szCs w:val="18"/>
        </w:rPr>
        <w:br/>
      </w:r>
      <w:r>
        <w:rPr>
          <w:sz w:val="18"/>
          <w:szCs w:val="18"/>
        </w:rPr>
        <w:t>Jakarta, Indonesia,11530</w:t>
      </w:r>
      <w:r w:rsidRPr="00F847A6">
        <w:rPr>
          <w:sz w:val="18"/>
          <w:szCs w:val="18"/>
        </w:rPr>
        <w:br/>
      </w:r>
      <w:r>
        <w:rPr>
          <w:sz w:val="18"/>
          <w:szCs w:val="18"/>
        </w:rPr>
        <w:t>felix.indra@binus.ac.id</w:t>
      </w:r>
    </w:p>
    <w:p w14:paraId="371E206E" w14:textId="2CEC6470" w:rsidR="00E84B25" w:rsidRDefault="00BD670B" w:rsidP="00E84B25">
      <w:pPr>
        <w:pStyle w:val="Author"/>
        <w:spacing w:before="0pt"/>
        <w:rPr>
          <w:sz w:val="18"/>
          <w:szCs w:val="18"/>
        </w:rPr>
      </w:pPr>
      <w:r>
        <w:rPr>
          <w:sz w:val="18"/>
          <w:szCs w:val="18"/>
        </w:rPr>
        <w:br w:type="column"/>
      </w:r>
      <w:r w:rsidR="00E84B25">
        <w:rPr>
          <w:sz w:val="18"/>
          <w:szCs w:val="18"/>
        </w:rPr>
        <w:t>Jonathan Adrian</w:t>
      </w:r>
      <w:r w:rsidR="00E84B25" w:rsidRPr="00F847A6">
        <w:rPr>
          <w:sz w:val="18"/>
          <w:szCs w:val="18"/>
        </w:rPr>
        <w:t xml:space="preserve"> </w:t>
      </w:r>
      <w:r w:rsidR="00E84B25" w:rsidRPr="00F847A6">
        <w:rPr>
          <w:sz w:val="18"/>
          <w:szCs w:val="18"/>
        </w:rPr>
        <w:br/>
      </w:r>
      <w:r w:rsidR="00E84B25">
        <w:rPr>
          <w:i/>
          <w:sz w:val="18"/>
          <w:szCs w:val="18"/>
        </w:rPr>
        <w:t>Computer Science Department</w:t>
      </w:r>
      <w:r w:rsidR="00E84B25" w:rsidRPr="00F847A6">
        <w:rPr>
          <w:i/>
          <w:sz w:val="18"/>
          <w:szCs w:val="18"/>
        </w:rPr>
        <w:t xml:space="preserve"> </w:t>
      </w:r>
      <w:r w:rsidR="00E84B25">
        <w:rPr>
          <w:i/>
          <w:sz w:val="18"/>
          <w:szCs w:val="18"/>
        </w:rPr>
        <w:br/>
        <w:t>School of Computer Science</w:t>
      </w:r>
      <w:r w:rsidR="00E84B25" w:rsidRPr="00F847A6">
        <w:rPr>
          <w:sz w:val="18"/>
          <w:szCs w:val="18"/>
        </w:rPr>
        <w:br/>
      </w:r>
      <w:r w:rsidR="00E84B25">
        <w:rPr>
          <w:i/>
          <w:sz w:val="18"/>
          <w:szCs w:val="18"/>
        </w:rPr>
        <w:t>Bina Nusantara University</w:t>
      </w:r>
      <w:r w:rsidR="00E84B25" w:rsidRPr="00F847A6">
        <w:rPr>
          <w:i/>
          <w:sz w:val="18"/>
          <w:szCs w:val="18"/>
        </w:rPr>
        <w:t xml:space="preserve"> </w:t>
      </w:r>
      <w:r w:rsidR="00E84B25">
        <w:rPr>
          <w:i/>
          <w:sz w:val="18"/>
          <w:szCs w:val="18"/>
        </w:rPr>
        <w:br/>
      </w:r>
      <w:r w:rsidR="00E84B25">
        <w:rPr>
          <w:sz w:val="18"/>
          <w:szCs w:val="18"/>
        </w:rPr>
        <w:t>Jakarta, Indonesia, 11530</w:t>
      </w:r>
      <w:r w:rsidR="00E84B25" w:rsidRPr="00F847A6">
        <w:rPr>
          <w:sz w:val="18"/>
          <w:szCs w:val="18"/>
        </w:rPr>
        <w:br/>
      </w:r>
      <w:r w:rsidR="00E84B25">
        <w:rPr>
          <w:sz w:val="18"/>
          <w:szCs w:val="18"/>
        </w:rPr>
        <w:t>jonathan.adrian001@binus.ac.id</w:t>
      </w:r>
    </w:p>
    <w:p w14:paraId="614D09B6" w14:textId="5338419C" w:rsidR="00E84B25" w:rsidRDefault="00BD670B" w:rsidP="00E84B25">
      <w:pPr>
        <w:pStyle w:val="Author"/>
        <w:spacing w:before="0pt"/>
        <w:rPr>
          <w:sz w:val="18"/>
          <w:szCs w:val="18"/>
        </w:rPr>
      </w:pPr>
      <w:r>
        <w:rPr>
          <w:sz w:val="18"/>
          <w:szCs w:val="18"/>
        </w:rPr>
        <w:br w:type="column"/>
      </w:r>
      <w:r w:rsidR="00E84B25">
        <w:rPr>
          <w:sz w:val="18"/>
          <w:szCs w:val="18"/>
        </w:rPr>
        <w:t>Verrel Juanto Lukmana</w:t>
      </w:r>
      <w:r w:rsidR="00E84B25" w:rsidRPr="00F847A6">
        <w:rPr>
          <w:sz w:val="18"/>
          <w:szCs w:val="18"/>
        </w:rPr>
        <w:br/>
      </w:r>
      <w:r w:rsidR="00E84B25">
        <w:rPr>
          <w:i/>
          <w:sz w:val="18"/>
          <w:szCs w:val="18"/>
        </w:rPr>
        <w:t>Computer Science Department</w:t>
      </w:r>
      <w:r w:rsidR="00E84B25" w:rsidRPr="00F847A6">
        <w:rPr>
          <w:i/>
          <w:sz w:val="18"/>
          <w:szCs w:val="18"/>
        </w:rPr>
        <w:t xml:space="preserve"> </w:t>
      </w:r>
      <w:r w:rsidR="00E84B25">
        <w:rPr>
          <w:i/>
          <w:sz w:val="18"/>
          <w:szCs w:val="18"/>
        </w:rPr>
        <w:br/>
        <w:t>School of Computer Science</w:t>
      </w:r>
      <w:r w:rsidR="00E84B25" w:rsidRPr="00F847A6">
        <w:rPr>
          <w:sz w:val="18"/>
          <w:szCs w:val="18"/>
        </w:rPr>
        <w:br/>
      </w:r>
      <w:r w:rsidR="00E84B25">
        <w:rPr>
          <w:i/>
          <w:sz w:val="18"/>
          <w:szCs w:val="18"/>
        </w:rPr>
        <w:t>Bina Nusantara University</w:t>
      </w:r>
      <w:r w:rsidR="00E84B25" w:rsidRPr="00F847A6">
        <w:rPr>
          <w:i/>
          <w:sz w:val="18"/>
          <w:szCs w:val="18"/>
        </w:rPr>
        <w:t xml:space="preserve"> </w:t>
      </w:r>
      <w:r w:rsidR="00E84B25">
        <w:rPr>
          <w:i/>
          <w:sz w:val="18"/>
          <w:szCs w:val="18"/>
        </w:rPr>
        <w:br/>
      </w:r>
      <w:r w:rsidR="00E84B25">
        <w:rPr>
          <w:sz w:val="18"/>
          <w:szCs w:val="18"/>
        </w:rPr>
        <w:t>Jakarta, Indonesia, 11530</w:t>
      </w:r>
      <w:r w:rsidR="00E84B25" w:rsidRPr="00F847A6">
        <w:rPr>
          <w:sz w:val="18"/>
          <w:szCs w:val="18"/>
        </w:rPr>
        <w:br/>
      </w:r>
      <w:r w:rsidR="00E84B25">
        <w:rPr>
          <w:sz w:val="18"/>
          <w:szCs w:val="18"/>
        </w:rPr>
        <w:t>verrel.lukmana@binus.ac.id</w:t>
      </w:r>
    </w:p>
    <w:p w14:paraId="4FF246D5"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1C944940"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FCAD6FD" w14:textId="4D6879E5" w:rsidR="004D72B5" w:rsidRDefault="009303D9" w:rsidP="00972203">
      <w:pPr>
        <w:pStyle w:val="Abstract"/>
        <w:rPr>
          <w:i/>
          <w:iCs/>
        </w:rPr>
      </w:pPr>
      <w:r>
        <w:rPr>
          <w:i/>
          <w:iCs/>
        </w:rPr>
        <w:t>Abstract</w:t>
      </w:r>
      <w:r>
        <w:t>—</w:t>
      </w:r>
      <w:r w:rsidR="00E84B25" w:rsidRPr="00E84B25">
        <w:t xml:space="preserve"> Accurate detection of Acute Lymphoblastic Leukemia (ALL) is essential for prompt diagnosis and effective treatment. In this study, we introduce a deep learning method employing Convolutional Neural Networks (CNN) and pretrained models to enhance the precision of ALL detection. We leveraged a dataset comprising blood cell images for training and validation. Performance evaluations of three CNN models—ResNet-50, VGG16, and a bespoke CNN architecture—were conducted using metrics like accuracy, loss, and validation scores. Our findings reveal that VGG16 achieved a notable accuracy of 96.53%, while our custom CNN yielded 88.15%. Notably, VGG16, despite its high accuracy, exhibited signs of overfitting. In contrast, ResNet-50 underperformed, registering an accuracy of just 79.05%. This work underscores the potential of technological innovations in healthcare, especially in ALL diagnosis, and paves the way for more in-depth exploration of deep learning in cancer detection.</w:t>
      </w:r>
    </w:p>
    <w:p w14:paraId="23A6B7B3" w14:textId="3326A9D4" w:rsidR="009303D9" w:rsidRPr="004D72B5" w:rsidRDefault="004D72B5" w:rsidP="00972203">
      <w:pPr>
        <w:pStyle w:val="Keywords"/>
      </w:pPr>
      <w:r w:rsidRPr="004D72B5">
        <w:t>Keywords—</w:t>
      </w:r>
      <w:r w:rsidR="00E84B25" w:rsidRPr="00E84B25">
        <w:t xml:space="preserve"> Convolutional Neural Networks (CNN), Acute Lymphoblastic Leukemia (ALL), Image recognition, ResNet-50, VGG16</w:t>
      </w:r>
    </w:p>
    <w:p w14:paraId="4DE21762" w14:textId="244C0E36" w:rsidR="009303D9" w:rsidRPr="00D632BE" w:rsidRDefault="009303D9" w:rsidP="006B6B66">
      <w:pPr>
        <w:pStyle w:val="Heading1"/>
      </w:pPr>
      <w:r w:rsidRPr="00D632BE">
        <w:t>Introduction</w:t>
      </w:r>
    </w:p>
    <w:p w14:paraId="236ABDC0" w14:textId="77777777" w:rsidR="00E84B25" w:rsidRDefault="00E84B25" w:rsidP="00E7596C">
      <w:pPr>
        <w:pStyle w:val="BodyText"/>
      </w:pPr>
    </w:p>
    <w:p w14:paraId="4E279693" w14:textId="7BBC5D7A" w:rsidR="00E84B25" w:rsidRDefault="00E84B25" w:rsidP="00E84B25">
      <w:pPr>
        <w:pStyle w:val="BodyText"/>
      </w:pPr>
      <w:r>
        <w:t xml:space="preserve">Acute Lymphoblastic </w:t>
      </w:r>
      <w:proofErr w:type="spellStart"/>
      <w:r>
        <w:t>Leukemia</w:t>
      </w:r>
      <w:proofErr w:type="spellEnd"/>
      <w:r>
        <w:t xml:space="preserve"> (ALL) is a type of blood cancer characterized by an abundance of immature lymphocytes. In this condition, abnormal white blood cells, known as lymphoblasts, rapidly multiply in the bone marrow, progressively replacing healthy blood cells</w:t>
      </w:r>
      <w:r>
        <w:rPr>
          <w:lang w:val="en-US"/>
        </w:rPr>
        <w:t xml:space="preserve"> </w:t>
      </w:r>
      <w:r>
        <w:rPr>
          <w:lang w:val="en-US"/>
        </w:rPr>
        <w:fldChar w:fldCharType="begin"/>
      </w:r>
      <w:r>
        <w:rPr>
          <w:lang w:val="en-US"/>
        </w:rPr>
        <w:instrText xml:space="preserve"> ADDIN ZOTERO_ITEM CSL_CITATION {"citationID":"1tS3BmvV","properties":{"formattedCitation":"[1]","plainCitation":"[1]","noteIndex":0},"citationItems":[{"id":735,"uris":["http://zotero.org/users/local/yLJdjOvY/items/E38N9FUS"],"itemData":{"id":735,"type":"article-journal","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container-title":"Bulletin of Electrical Engineering and Informatics","DOI":"10.11591/eei.v9i2.1857","ISSN":"2302-9285, 2089-3191","issue":"2","journalAbbreviation":"Bulletin EEI","source":"DOI.org (Crossref)","title":"Investigation of white blood cell biomaker model for acute lymphoblastic leukemia detection based on convolutional neural network","URL":"https://beei.org/index.php/EEI/article/view/1857","volume":"9","author":[{"family":"Nabilah Mohd Safuan","given":"Syadia"},{"family":"Razali Md Tomari","given":"Mohd"},{"family":"Nurshazwani Wan Zakaria","given":"Wan"},{"family":"Norzali Hj Mohd","given":"Mohd"},{"family":"Suriani","given":"Nor Surayahani"}],"accessed":{"date-parts":[["2023",8,12]]},"issued":{"date-parts":[["2020",4,1]]}}}],"schema":"https://github.com/citation-style-language/schema/raw/master/csl-citation.json"} </w:instrText>
      </w:r>
      <w:r>
        <w:rPr>
          <w:lang w:val="en-US"/>
        </w:rPr>
        <w:fldChar w:fldCharType="separate"/>
      </w:r>
      <w:r w:rsidRPr="00E84B25">
        <w:t>[1]</w:t>
      </w:r>
      <w:r>
        <w:rPr>
          <w:lang w:val="en-US"/>
        </w:rPr>
        <w:fldChar w:fldCharType="end"/>
      </w:r>
      <w:r>
        <w:t xml:space="preserve">. Common symptoms of ALL include weight loss, fatigue, bone and joint pain, and recurrent infections. The detection of ALL typically involves a blood test where a sample is taken and examined in a laboratory. However, automating the prognosis of ALL presents challenges due to the morphological similarities between cancerous and normal cells. The conventional approach to classifying ALL relies on the expertise of experienced medical professionals </w:t>
      </w:r>
      <w:r>
        <w:fldChar w:fldCharType="begin"/>
      </w:r>
      <w:r>
        <w:instrText xml:space="preserve"> ADDIN ZOTERO_ITEM CSL_CITATION {"citationID":"nQktgLcQ","properties":{"formattedCitation":"[2]","plainCitation":"[2]","noteIndex":0},"citationItems":[{"id":739,"uris":["http://zotero.org/users/local/yLJdjOvY/items/XULXDYGE"],"itemData":{"id":739,"type":"article-journal","container-title":"IEEE Access","DOI":"10.1109/ACCESS.2020.3012292","ISSN":"2169-3536","journalAbbreviation":"IEEE Access","page":"142521-142531","source":"DOI.org (Crossref)","title":"Automatic Detection of White Blood Cancer From Bone Marrow Microscopic Images Using Convolutional Neural Networks","volume":"8","author":[{"family":"Kumar","given":"Deepika"},{"family":"Jain","given":"Nikita"},{"family":"Khurana","given":"Aayush"},{"family":"Mittal","given":"Sweta"},{"family":"Satapathy","given":"Suresh Chandra"},{"family":"Senkerik","given":"Roman"},{"family":"Hemanth","given":"Jude D."}],"issued":{"date-parts":[["2020"]]}}}],"schema":"https://github.com/citation-style-language/schema/raw/master/csl-citation.json"} </w:instrText>
      </w:r>
      <w:r>
        <w:fldChar w:fldCharType="separate"/>
      </w:r>
      <w:r w:rsidRPr="00E84B25">
        <w:t>[2]</w:t>
      </w:r>
      <w:r>
        <w:fldChar w:fldCharType="end"/>
      </w:r>
      <w:r>
        <w:t>.</w:t>
      </w:r>
    </w:p>
    <w:p w14:paraId="2664CEE7" w14:textId="2F566861" w:rsidR="00E84B25" w:rsidRDefault="00E84B25" w:rsidP="00E84B25">
      <w:pPr>
        <w:pStyle w:val="BodyText"/>
      </w:pPr>
      <w:r>
        <w:t xml:space="preserve">Therefore, the utilization of artificial intelligence (AI) techniques, such as the Convolutional Neural Network (CNN), offers significant potential for enhancing the efficiency and precision of diagnosing ALL. CNNs, advanced </w:t>
      </w:r>
      <w:r>
        <w:t xml:space="preserve">machine learning algorithms, have seen extensive applications in medical image analysis, especially in cancer detection. With CNNs, automated systems can learn to identify specific characteristics and patterns within blood cell images, which can indicate the presence of ALL </w:t>
      </w:r>
      <w:r>
        <w:fldChar w:fldCharType="begin"/>
      </w:r>
      <w:r>
        <w:instrText xml:space="preserve"> ADDIN ZOTERO_ITEM CSL_CITATION {"citationID":"G2bavx8q","properties":{"formattedCitation":"[1]","plainCitation":"[1]","noteIndex":0},"citationItems":[{"id":735,"uris":["http://zotero.org/users/local/yLJdjOvY/items/E38N9FUS"],"itemData":{"id":735,"type":"article-journal","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container-title":"Bulletin of Electrical Engineering and Informatics","DOI":"10.11591/eei.v9i2.1857","ISSN":"2302-9285, 2089-3191","issue":"2","journalAbbreviation":"Bulletin EEI","source":"DOI.org (Crossref)","title":"Investigation of white blood cell biomaker model for acute lymphoblastic leukemia detection based on convolutional neural network","URL":"https://beei.org/index.php/EEI/article/view/1857","volume":"9","author":[{"family":"Nabilah Mohd Safuan","given":"Syadia"},{"family":"Razali Md Tomari","given":"Mohd"},{"family":"Nurshazwani Wan Zakaria","given":"Wan"},{"family":"Norzali Hj Mohd","given":"Mohd"},{"family":"Suriani","given":"Nor Surayahani"}],"accessed":{"date-parts":[["2023",8,12]]},"issued":{"date-parts":[["2020",4,1]]}}}],"schema":"https://github.com/citation-style-language/schema/raw/master/csl-citation.json"} </w:instrText>
      </w:r>
      <w:r>
        <w:fldChar w:fldCharType="separate"/>
      </w:r>
      <w:r w:rsidRPr="00E84B25">
        <w:t>[1]</w:t>
      </w:r>
      <w:r>
        <w:fldChar w:fldCharType="end"/>
      </w:r>
      <w:r>
        <w:t>.</w:t>
      </w:r>
    </w:p>
    <w:p w14:paraId="42BE425C" w14:textId="4729015C" w:rsidR="00E84B25" w:rsidRDefault="00E84B25" w:rsidP="00E84B25">
      <w:pPr>
        <w:pStyle w:val="BodyText"/>
      </w:pPr>
      <w:r>
        <w:t>Despite the widespread use of CNN technology in medical image processing, there is limited research on its application in detecting ALL. Thus, the objective of this study is to develop a machine for ALL detection based on CNN and to evaluate its diagnostic accuracy using blood cell images. The anticipated outcome of this research aims to further technological advancements in healthcare, particularly in improving the precision and efficacy of ALL diagnosis.</w:t>
      </w:r>
    </w:p>
    <w:p w14:paraId="43F3C03C" w14:textId="072D15D0" w:rsidR="009303D9" w:rsidRPr="006B6B66" w:rsidRDefault="00E84B25" w:rsidP="006B6B66">
      <w:pPr>
        <w:pStyle w:val="Heading1"/>
      </w:pPr>
      <w:r>
        <w:t>Related Works</w:t>
      </w:r>
    </w:p>
    <w:p w14:paraId="37F0E0AA" w14:textId="77777777" w:rsidR="00E84B25" w:rsidRDefault="00E84B25" w:rsidP="00E84B25">
      <w:pPr>
        <w:pStyle w:val="BodyText"/>
      </w:pPr>
      <w:proofErr w:type="spellStart"/>
      <w:r>
        <w:t>Leukemia</w:t>
      </w:r>
      <w:proofErr w:type="spellEnd"/>
      <w:r>
        <w:t xml:space="preserve">, a type of blood cancer affecting people of all ages, ranks among the leading causes of death worldwide. Traditional diagnostic techniques, such as blood and bone marrow examinations, are slow and painful. Consequently, there is a pressing need for non-invasive and rapid methods. In recent years, the application of AI in medicine has surged, with CNN being identified as a promising tool for the automated detection and diagnosis of various medical conditions, including ALL (Acute Lymphoblastic </w:t>
      </w:r>
      <w:proofErr w:type="spellStart"/>
      <w:r>
        <w:t>Leukemia</w:t>
      </w:r>
      <w:proofErr w:type="spellEnd"/>
      <w:r>
        <w:t>). By leveraging CNNs, the detection of ALL can be rendered more precise and efficient, paving the way for earlier detection and optimized treatments. Consequently, numerous studies have explored the utility of various CNN types in ALL detection.</w:t>
      </w:r>
    </w:p>
    <w:p w14:paraId="05D414F2" w14:textId="7AD1DA1C" w:rsidR="00E84B25" w:rsidRDefault="00E84B25" w:rsidP="00E84B25">
      <w:pPr>
        <w:pStyle w:val="BodyText"/>
      </w:pPr>
      <w:proofErr w:type="spellStart"/>
      <w:r>
        <w:t>Safuan</w:t>
      </w:r>
      <w:proofErr w:type="spellEnd"/>
      <w:r>
        <w:t xml:space="preserve"> et al. (2020) determined that the VGG pretrained CNN model excelled in distinguishing between lymphoblast and non-lymphoblast cells for ALL detection, achieving 100% training accuracy and 99.13% testing accuracy </w:t>
      </w:r>
      <w:r>
        <w:fldChar w:fldCharType="begin"/>
      </w:r>
      <w:r w:rsidR="00324F42">
        <w:instrText xml:space="preserve"> ADDIN ZOTERO_ITEM CSL_CITATION {"citationID":"2jtkzxys","properties":{"formattedCitation":"[1]","plainCitation":"[1]","noteIndex":0},"citationItems":[{"id":735,"uris":["http://zotero.org/users/local/yLJdjOvY/items/E38N9FUS"],"itemData":{"id":735,"type":"article-journal","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container-title":"Bulletin of Electrical Engineering and Informatics","DOI":"10.11591/eei.v9i2.1857","ISSN":"2302-9285, 2089-3191","issue":"2","journalAbbreviation":"Bulletin EEI","source":"DOI.org (Crossref)","title":"Investigation of white blood cell biomaker model for acute lymphoblastic leukemia detection based on convolutional neural network","URL":"https://beei.org/index.php/EEI/article/view/1857","volume":"9","author":[{"family":"Nabilah Mohd Safuan","given":"Syadia"},{"family":"Razali Md Tomari","given":"Mohd"},{"family":"Nurshazwani Wan Zakaria","given":"Wan"},{"family":"Norzali Hj Mohd","given":"Mohd"},{"family":"Suriani","given":"Nor Surayahani"}],"accessed":{"date-parts":[["2023",8,12]]},"issued":{"date-parts":[["2020",4,1]]}}}],"schema":"https://github.com/citation-style-language/schema/raw/master/csl-citation.json"} </w:instrText>
      </w:r>
      <w:r>
        <w:fldChar w:fldCharType="separate"/>
      </w:r>
      <w:r w:rsidR="00324F42" w:rsidRPr="00324F42">
        <w:t>[1]</w:t>
      </w:r>
      <w:r>
        <w:fldChar w:fldCharType="end"/>
      </w:r>
      <w:r w:rsidR="00324F42">
        <w:rPr>
          <w:lang w:val="en-US"/>
        </w:rPr>
        <w:t xml:space="preserve">. </w:t>
      </w:r>
      <w:r>
        <w:t xml:space="preserve">Prellberg and Kramer combined pre-processing techniques, such as </w:t>
      </w:r>
      <w:proofErr w:type="spellStart"/>
      <w:r>
        <w:t>color</w:t>
      </w:r>
      <w:proofErr w:type="spellEnd"/>
      <w:r>
        <w:t xml:space="preserve"> normalization and data augmentation, with a CNN architecture to diagnose </w:t>
      </w:r>
      <w:proofErr w:type="spellStart"/>
      <w:r>
        <w:t>leukemia</w:t>
      </w:r>
      <w:proofErr w:type="spellEnd"/>
      <w:r>
        <w:t>, achieving a weighted F1-score of 88.91% in the C-NMC online challenge</w:t>
      </w:r>
      <w:r w:rsidR="00324F42">
        <w:rPr>
          <w:lang w:val="en-US"/>
        </w:rPr>
        <w:t xml:space="preserve"> </w:t>
      </w:r>
      <w:r w:rsidR="00324F42">
        <w:rPr>
          <w:lang w:val="en-US"/>
        </w:rPr>
        <w:fldChar w:fldCharType="begin"/>
      </w:r>
      <w:r w:rsidR="00324F42">
        <w:rPr>
          <w:lang w:val="en-US"/>
        </w:rPr>
        <w:instrText xml:space="preserve"> ADDIN ZOTERO_ITEM CSL_CITATION {"citationID":"jyvEImgl","properties":{"formattedCitation":"[3]","plainCitation":"[3]","noteIndex":0},"citationItems":[{"id":737,"uris":["http://zotero.org/users/local/yLJdjOvY/items/AYZJPUU9"],"itemData":{"id":737,"type":"chapter","container-title":"ISBI 2019 C-NMC Challenge: Classification in Cancer Cell Imaging","event-place":"Singapore","ISBN":"9789811507977","language":"en","note":"collection-title: Lecture Notes in Bioengineering\nDOI: 10.1007/978-981-15-0798-4_6","page":"53-61","publisher":"Springer Singapore","publisher-place":"Singapore","source":"DOI.org (Crossref)","title":"Acute Lymphoblastic Leukemia Classification from Microscopic Images Using Convolutional Neural Networks","URL":"http://link.springer.com/10.1007/978-981-15-0798-4_6","editor":[{"family":"Gupta","given":"Anubha"},{"family":"Gupta","given":"Ritu"}],"author":[{"family":"Prellberg","given":"Jonas"},{"family":"Kramer","given":"Oliver"}],"accessed":{"date-parts":[["2023",8,12]]},"issued":{"date-parts":[["2019"]]}}}],"schema":"https://github.com/citation-style-language/schema/raw/master/csl-citation.json"} </w:instrText>
      </w:r>
      <w:r w:rsidR="00324F42">
        <w:rPr>
          <w:lang w:val="en-US"/>
        </w:rPr>
        <w:fldChar w:fldCharType="separate"/>
      </w:r>
      <w:r w:rsidR="00324F42" w:rsidRPr="00324F42">
        <w:t>[3]</w:t>
      </w:r>
      <w:r w:rsidR="00324F42">
        <w:rPr>
          <w:lang w:val="en-US"/>
        </w:rPr>
        <w:fldChar w:fldCharType="end"/>
      </w:r>
      <w:r>
        <w:t xml:space="preserve">. Kumar et al. designed a model that accurately discerned cancer types with a 97.2% accuracy, surpassing other baseline methods. This model combined CNN with a Support Vector Machine </w:t>
      </w:r>
      <w:r>
        <w:lastRenderedPageBreak/>
        <w:t xml:space="preserve">(SVM) to categorize various cancers, including ALL </w:t>
      </w:r>
      <w:r w:rsidR="00324F42">
        <w:fldChar w:fldCharType="begin"/>
      </w:r>
      <w:r w:rsidR="00324F42">
        <w:instrText xml:space="preserve"> ADDIN ZOTERO_ITEM CSL_CITATION {"citationID":"YzUYG7Qx","properties":{"formattedCitation":"[2]","plainCitation":"[2]","noteIndex":0},"citationItems":[{"id":739,"uris":["http://zotero.org/users/local/yLJdjOvY/items/XULXDYGE"],"itemData":{"id":739,"type":"article-journal","container-title":"IEEE Access","DOI":"10.1109/ACCESS.2020.3012292","ISSN":"2169-3536","journalAbbreviation":"IEEE Access","page":"142521-142531","source":"DOI.org (Crossref)","title":"Automatic Detection of White Blood Cancer From Bone Marrow Microscopic Images Using Convolutional Neural Networks","volume":"8","author":[{"family":"Kumar","given":"Deepika"},{"family":"Jain","given":"Nikita"},{"family":"Khurana","given":"Aayush"},{"family":"Mittal","given":"Sweta"},{"family":"Satapathy","given":"Suresh Chandra"},{"family":"Senkerik","given":"Roman"},{"family":"Hemanth","given":"Jude D."}],"issued":{"date-parts":[["2020"]]}}}],"schema":"https://github.com/citation-style-language/schema/raw/master/csl-citation.json"} </w:instrText>
      </w:r>
      <w:r w:rsidR="00324F42">
        <w:fldChar w:fldCharType="separate"/>
      </w:r>
      <w:r w:rsidR="00324F42" w:rsidRPr="00324F42">
        <w:t>[2]</w:t>
      </w:r>
      <w:r w:rsidR="00324F42">
        <w:fldChar w:fldCharType="end"/>
      </w:r>
      <w:r>
        <w:t xml:space="preserve">. Jiang et al. introduced a diagnostic approach using the </w:t>
      </w:r>
      <w:proofErr w:type="spellStart"/>
      <w:r>
        <w:t>ViT</w:t>
      </w:r>
      <w:proofErr w:type="spellEnd"/>
      <w:r>
        <w:t>-CNN ensemble model, achieving a classification accuracy of 99.03% in distinguishing between cancerous and normal cells in ALL diagnosis</w:t>
      </w:r>
      <w:r w:rsidR="00324F42">
        <w:rPr>
          <w:lang w:val="en-US"/>
        </w:rPr>
        <w:t xml:space="preserve"> </w:t>
      </w:r>
      <w:r w:rsidR="00324F42">
        <w:rPr>
          <w:lang w:val="en-US"/>
        </w:rPr>
        <w:fldChar w:fldCharType="begin"/>
      </w:r>
      <w:r w:rsidR="00324F42">
        <w:rPr>
          <w:lang w:val="en-US"/>
        </w:rPr>
        <w:instrText xml:space="preserve"> ADDIN ZOTERO_ITEM CSL_CITATION {"citationID":"l9QE6F3A","properties":{"formattedCitation":"[4]","plainCitation":"[4]","noteIndex":0},"citationItems":[{"id":741,"uris":["http://zotero.org/users/local/yLJdjOvY/items/PW28ZKS6"],"itemData":{"id":741,"type":"article-journal","abstract":"Acute lymphocytic leukemia (ALL) is a deadly cancer that not only affects adults but also accounts for about 25% of childhood cancers. Timely and accurate diagnosis of the cancer is an important premise for effective treatment to improve survival rate. Since the image of leukemic B-lymphoblast cells (cancer cells) under the microscope is very similar in morphology to that of normal B-lymphoid precursors (normal cells), it is difficult to distinguish between cancer cells and normal cells. Therefore, we propose the ViT-CNN ensemble model to classify cancer cells images and normal cells images to assist in the diagnosis of acute lymphoblastic leukemia. The ViT-CNN ensemble model is an ensemble model that combines the vision transformer model and convolutional neural network (CNN) model. The vision transformer model is an image classification model based entirely on the transformer structure, which has completely different feature extraction method from the CNN model. The ViT-CNN ensemble model can extract the features of cells images in two completely different ways to achieve better classification results. In addition, the data set used in this article is an unbalanced data set and has a certain amount of noise, and we propose a difference enhancement-random sampling (DERS) data enhancement method, create a new balanced data set, and use the symmetric cross-entropy loss function to reduce the impact of noise in the data set. The classification accuracy of the ViT-CNN ensemble model on the test set has reached 99.03%, and it is proved through experimental comparison that the effect is better than other models. The proposed method can accurately distinguish between cancer cells and normal cells and can be used as an effective method for computer-aided diagnosis of acute lymphoblastic leukemia.","container-title":"Computational Intelligence and Neuroscience","DOI":"10.1155/2021/7529893","ISSN":"1687-5273, 1687-5265","journalAbbreviation":"Computational Intelligence and Neuroscience","language":"en","page":"1-12","source":"DOI.org (Crossref)","title":"Method for Diagnosis of Acute Lymphoblastic Leukemia Based on ViT-CNN Ensemble Model","volume":"2021","author":[{"family":"Jiang","given":"Zhencun"},{"family":"Dong","given":"Zhengxin"},{"family":"Wang","given":"Lingyang"},{"family":"Jiang","given":"Wenping"}],"editor":[{"family":"Manic","given":"Suresh"}],"issued":{"date-parts":[["2021",8,21]]}}}],"schema":"https://github.com/citation-style-language/schema/raw/master/csl-citation.json"} </w:instrText>
      </w:r>
      <w:r w:rsidR="00324F42">
        <w:rPr>
          <w:lang w:val="en-US"/>
        </w:rPr>
        <w:fldChar w:fldCharType="separate"/>
      </w:r>
      <w:r w:rsidR="00324F42" w:rsidRPr="00324F42">
        <w:t>[4]</w:t>
      </w:r>
      <w:r w:rsidR="00324F42">
        <w:rPr>
          <w:lang w:val="en-US"/>
        </w:rPr>
        <w:fldChar w:fldCharType="end"/>
      </w:r>
      <w:r>
        <w:t>.</w:t>
      </w:r>
    </w:p>
    <w:p w14:paraId="51812C64" w14:textId="15749A19" w:rsidR="00E84B25" w:rsidRDefault="00E84B25" w:rsidP="00E84B25">
      <w:pPr>
        <w:pStyle w:val="BodyText"/>
      </w:pPr>
      <w:r>
        <w:t xml:space="preserve">Machine learning algorithms paired with image processing have emerged as indispensable tools for early </w:t>
      </w:r>
      <w:proofErr w:type="spellStart"/>
      <w:r>
        <w:t>leukemia</w:t>
      </w:r>
      <w:proofErr w:type="spellEnd"/>
      <w:r>
        <w:t xml:space="preserve"> diagnosis. </w:t>
      </w:r>
      <w:proofErr w:type="spellStart"/>
      <w:r>
        <w:t>Rezayi</w:t>
      </w:r>
      <w:proofErr w:type="spellEnd"/>
      <w:r>
        <w:t xml:space="preserve"> et al. compared the validation accuracies of ResNet-50, VGG-16, and a proposed convolutional network, as well as machine learning methods like multilayer perceptron and random forest, with VGG-16 achieving the highest accuracy of 84.62\% </w:t>
      </w:r>
      <w:r w:rsidR="00324F42">
        <w:fldChar w:fldCharType="begin"/>
      </w:r>
      <w:r w:rsidR="00324F42">
        <w:instrText xml:space="preserve"> ADDIN ZOTERO_ITEM CSL_CITATION {"citationID":"r8wwfZda","properties":{"formattedCitation":"[5]","plainCitation":"[5]","noteIndex":0},"citationItems":[{"id":748,"uris":["http://zotero.org/users/local/yLJdjOvY/items/NXEQEH9V"],"itemData":{"id":748,"type":"article-journal","abstract":"Background. Leukemia is fatal cancer in both children and adults and is divided into acute and chronic. Acute lymphoblastic leukemia (ALL) is a subtype of this cancer. Early diagnosis of this disease can have a significant impact on the treatment of this disease. Computational intelligence-oriented techniques can be used to help physicians identify and classify ALL rapidly. Materials and Method. In this study, the utilized dataset was collected from a CodaLab competition to classify leukemic cells from normal cells in microscopic images. Two famous deep learning networks, including residual neural network (ResNet-50) and VGG-16 were employed. These two networks are already trained by our assigned parameters, meaning we did not use the stored weights; we adjusted the weights and learning parameters too. Also, a convolutional network with ten convolutional layers and\n              \n                \n                  2\n                  </w:instrText>
      </w:r>
      <w:r w:rsidR="00324F42">
        <w:rPr>
          <w:rFonts w:ascii="Cambria Math" w:hAnsi="Cambria Math" w:cs="Cambria Math"/>
        </w:rPr>
        <w:instrText>∗</w:instrText>
      </w:r>
      <w:r w:rsidR="00324F42">
        <w:instrText xml:space="preserve">\n                  2\n                \n              \n              max-pooling layers—with strides 2—was proposed, and six common machine learning techniques were developed to classify acute lymphoblastic leukemia into two classes. Results. The validation accuracies (the mean accuracy of training and test networks for 100 training cycles) of the ResNet-50, VGG-16, and the proposed convolutional network were found to be 81.63%, 84.62%, and 82.10%, respectively. Among applied machine learning methods, the lowest obtained accuracy was related to multilayer perceptron (27.33%) and highest for random forest (81.72%). Conclusion. This study showed that the proposed convolutional neural network has optimal accuracy in the diagnosis of ALL. By comparing various convolutional neural networks and machine learning methods in diagnosing this disease, the convolutional neural network achieved good performance and optimal execution time without latency. This proposed network is less complex than the two pretrained networks and can be employed by pathologists and physicians in clinical systems for leukemia diagnosis.","container-title":"Computational Intelligence and Neuroscience","DOI":"10.1155/2021/5478157","ISSN":"1687-5273, 1687-5265","journalAbbreviation":"Computational Intelligence and Neuroscience","language":"en","page":"1-12","source":"DOI.org (Crossref)","title":"Timely Diagnosis of Acute Lymphoblastic Leukemia Using Artificial Intelligence-Oriented Deep Learning Methods","volume":"2021","author":[{"family":"Rezayi","given":"Sorayya"},{"family":"Mohammadzadeh","given":"Niloofar"},{"family":"Bouraghi","given":"Hamid"},{"family":"Saeedi","given":"Soheila"},{"family":"Mohammadpour","given":"Ali"}],"editor":[{"family":"Cecotti","given":"Hubert"}],"issued":{"date-parts":[["2021",11,11]]}}}],"schema":"https://github.com/citation-style-language/schema/raw/master/csl-citation.json"} </w:instrText>
      </w:r>
      <w:r w:rsidR="00324F42">
        <w:fldChar w:fldCharType="separate"/>
      </w:r>
      <w:r w:rsidR="00324F42" w:rsidRPr="00324F42">
        <w:t>[5]</w:t>
      </w:r>
      <w:r w:rsidR="00324F42">
        <w:fldChar w:fldCharType="end"/>
      </w:r>
      <w:r>
        <w:t xml:space="preserve">. </w:t>
      </w:r>
      <w:proofErr w:type="spellStart"/>
      <w:r>
        <w:t>Almadhor</w:t>
      </w:r>
      <w:proofErr w:type="spellEnd"/>
      <w:r>
        <w:t xml:space="preserve"> et al. introduced an ensemble prediction approach employing algorithms like K-Nearest </w:t>
      </w:r>
      <w:proofErr w:type="spellStart"/>
      <w:r>
        <w:t>Neighbor</w:t>
      </w:r>
      <w:proofErr w:type="spellEnd"/>
      <w:r>
        <w:t xml:space="preserve"> (KNN), SVM, Random Forest (RF), and Naive Bayes (NB) on the C-NMC </w:t>
      </w:r>
      <w:proofErr w:type="spellStart"/>
      <w:r>
        <w:t>leukemia</w:t>
      </w:r>
      <w:proofErr w:type="spellEnd"/>
      <w:r>
        <w:t xml:space="preserve"> dataset. Features were extracted using pretrained CNN-based Deep Neural Network (DNN) architectures, and feature selection techniques like ANOVA, Recursive Feature Elimination (RFE), and RF were employed. The results revealed SVM outperforming other algorithms with 90.0\% accuracy</w:t>
      </w:r>
      <w:r w:rsidR="00324F42">
        <w:rPr>
          <w:lang w:val="en-US"/>
        </w:rPr>
        <w:t xml:space="preserve"> </w:t>
      </w:r>
      <w:r w:rsidR="00324F42">
        <w:rPr>
          <w:lang w:val="en-US"/>
        </w:rPr>
        <w:fldChar w:fldCharType="begin"/>
      </w:r>
      <w:r w:rsidR="00324F42">
        <w:rPr>
          <w:lang w:val="en-US"/>
        </w:rPr>
        <w:instrText xml:space="preserve"> ADDIN ZOTERO_ITEM CSL_CITATION {"citationID":"awquRofL","properties":{"formattedCitation":"[6]","plainCitation":"[6]","noteIndex":0},"citationItems":[{"id":743,"uris":["http://zotero.org/users/local/yLJdjOvY/items/ENEBFAAZ"],"itemData":{"id":743,"type":"article-journal","abstract":"Leukemia (blood cancer) diseases arise when the number of White blood cells (WBCs) is imbalanced in the human body. When the bone marrow produces many immature WBCs that kill healthy cells, acute lymphocytic leukemia (ALL) impacts people of all ages. Thus, timely predicting this disease can increase the chance of survival, and the patient can get his therapy early. Manual prediction is very expensive and time-consuming. Therefore, automated prediction techniques are essential. In this research, we propose an ensemble automated prediction approach that uses four machine learning algorithms K-Nearest Neighbor (KNN), Support Vector Machine (SVM), Random Forest (RF), and Naive Bayes (NB). The C-NMC leukemia dataset is used from the Kaggle repository to predict leukemia. Dataset is divided into two classes cancer and healthy cells. We perform data preprocessing steps, such as the first images being cropped using minimum and maximum points. Feature extraction is performed to extract the feature using pre-trained Convolutional Neural Network-based Deep Neural Network (DNN) architectures (VGG19, ResNet50, or ResNet101). Data scaling is performed by using the MinMaxScaler normalization technique. Analysis of Variance (ANOVA), Recursive Feature Elimination (RFE), and Random Forest (RF) as feature Selection techniques. Classification machine learning algorithms and ensemble voting are applied to selected features. Results reveal that SVM with 90.0% accuracy outperforms compared to other algorithms.","container-title":"Frontiers in Computational Neuroscience","DOI":"10.3389/fncom.2022.1083649","ISSN":"1662-5188","journalAbbreviation":"Front. Comput. Neurosci.","page":"1083649","source":"DOI.org (Crossref)","title":"An efficient computer vision-based approach for acute lymphoblastic leukemia prediction","volume":"16","author":[{"family":"Almadhor","given":"Ahmad"},{"family":"Sattar","given":"Usman"},{"family":"Al Hejaili","given":"Abdullah"},{"family":"Ghulam Mohammad","given":"Uzma"},{"family":"Tariq","given":"Usman"},{"family":"Ben Chikha","given":"Haithem"}],"issued":{"date-parts":[["2022",11,24]]}}}],"schema":"https://github.com/citation-style-language/schema/raw/master/csl-citation.json"} </w:instrText>
      </w:r>
      <w:r w:rsidR="00324F42">
        <w:rPr>
          <w:lang w:val="en-US"/>
        </w:rPr>
        <w:fldChar w:fldCharType="separate"/>
      </w:r>
      <w:r w:rsidR="00324F42" w:rsidRPr="00324F42">
        <w:t>[6]</w:t>
      </w:r>
      <w:r w:rsidR="00324F42">
        <w:rPr>
          <w:lang w:val="en-US"/>
        </w:rPr>
        <w:fldChar w:fldCharType="end"/>
      </w:r>
      <w:r>
        <w:t xml:space="preserve">. Ullah et al. (2021) showcased a non-invasive CNN-based technique using medical images for ALL diagnosis. Their solution integrated the Efficient Channel Attention (ECA) module with the VGG16 model to derive high-quality deep features from the image dataset </w:t>
      </w:r>
      <w:r w:rsidR="00324F42">
        <w:fldChar w:fldCharType="begin"/>
      </w:r>
      <w:r w:rsidR="00324F42">
        <w:instrText xml:space="preserve"> ADDIN ZOTERO_ITEM CSL_CITATION {"citationID":"OGAFOyfk","properties":{"formattedCitation":"[7]","plainCitation":"[7]","noteIndex":0},"citationItems":[{"id":746,"uris":["http://zotero.org/users/local/yLJdjOvY/items/LXBP2VZV"],"itemData":{"id":746,"type":"article-journal","abstract":"Leukemia is a kind of blood cancer that influences people of all ages and is one of the leading causes of death worldwide. Acute lymphoblastic leukemia (ALL) is the most widely recognized type of leukemia found in the bone marrow of the human body. Traditional disease diagnostic techniques like blood and bone marrow examinations are slow and painful, resulting in the demand for non-invasive and fast methods. This work presents a non-invasive, convolutional neural network (CNN) based approach that utilizes medical images to perform the diagnosis task. The proposed solution consisting of a CNN-based model uses an attention module called Efficient Channel Attention (ECA) with the visual geometry group from oxford (VGG16) to extract better quality deep features from the image dataset, leading to better feature representation and better classification results. The proposed method shows that the ECA module helps to overcome morphological similarities between ALL cancer and healthy cell images. Various augmentation techniques are also employed to increase the quality and quantity of training data. We used the classification of normal vs. malignant cells (C-NMC) dataset and divided it into seven folds based on subject-level variability, which is usually ignored in previous methods. Experimental results show that our proposed CNN model can successfully extract deep features and achieved an accuracy of 91.1%. The obtained findings show that the proposed method may be utilized to diagnose ALL and would help pathologists.","container-title":"Applied Sciences","DOI":"10.3390/app112210662","ISSN":"2076-3417","issue":"22","journalAbbreviation":"Applied Sciences","language":"en","page":"10662","source":"DOI.org (Crossref)","title":"An Attention-Based Convolutional Neural Network for Acute Lymphoblastic Leukemia Classification","volume":"11","author":[{"family":"Zakir Ullah","given":"Muhammad"},{"family":"Zheng","given":"Yuanjie"},{"family":"Song","given":"Jingqi"},{"family":"Aslam","given":"Sehrish"},{"family":"Xu","given":"Chenxi"},{"family":"Kiazolu","given":"Gogo Dauda"},{"family":"Wang","given":"Liping"}],"issued":{"date-parts":[["2021",11,12]]}}}],"schema":"https://github.com/citation-style-language/schema/raw/master/csl-citation.json"} </w:instrText>
      </w:r>
      <w:r w:rsidR="00324F42">
        <w:fldChar w:fldCharType="separate"/>
      </w:r>
      <w:r w:rsidR="00324F42" w:rsidRPr="00324F42">
        <w:t>[7]</w:t>
      </w:r>
      <w:r w:rsidR="00324F42">
        <w:fldChar w:fldCharType="end"/>
      </w:r>
      <w:r>
        <w:t xml:space="preserve">. Oliveira and Dantas proposed a CNN methodology for classifying lymphocyte images as malignant or benign, achieving an F1-score of 92.60%. Although not definitive for disease diagnosis, their method offers valuable assistance to oncologists </w:t>
      </w:r>
      <w:r w:rsidR="00324F42">
        <w:fldChar w:fldCharType="begin"/>
      </w:r>
      <w:r w:rsidR="00324F42">
        <w:instrText xml:space="preserve"> ADDIN ZOTERO_ITEM CSL_CITATION {"citationID":"cBOLtSV4","properties":{"formattedCitation":"[8]","plainCitation":"[8]","noteIndex":0},"citationItems":[{"id":745,"uris":["http://zotero.org/users/local/yLJdjOvY/items/5JSNA7TP"],"itemData":{"id":745,"type":"paper-conference","container-title":"Proceedings of the 16th International Joint Conference on Computer Vision, Imaging and Computer Graphics Theory and Applications","DOI":"10.5220/0010257406850692","event-place":"Online Streaming, --- Select a Country ---","event-title":"16th International Conference on Computer Vision Theory and Applications","ISBN":"978-989-758-488-6","page":"685-692","publisher":"SCITEPRESS - Science and Technology Publications","publisher-place":"Online Streaming, --- Select a Country ---","source":"DOI.org (Crossref)","title":"Classification of Normal versus Leukemic Cells with Data Augmentation and Convolutional Neural Networks:","title-short":"Classification of Normal versus Leukemic Cells with Data Augmentation and Convolutional Neural Networks","URL":"https://www.scitepress.org/DigitalLibrary/Link.aspx?doi=10.5220/0010257406850692","author":[{"family":"Maurício de Oliveira","given":"José"},{"family":"Dantas","given":"Daniel"}],"accessed":{"date-parts":[["2023",8,12]]},"issued":{"date-parts":[["2021"]]}}}],"schema":"https://github.com/citation-style-language/schema/raw/master/csl-citation.json"} </w:instrText>
      </w:r>
      <w:r w:rsidR="00324F42">
        <w:fldChar w:fldCharType="separate"/>
      </w:r>
      <w:r w:rsidR="00324F42" w:rsidRPr="00324F42">
        <w:t>[8]</w:t>
      </w:r>
      <w:r w:rsidR="00324F42">
        <w:fldChar w:fldCharType="end"/>
      </w:r>
      <w:r>
        <w:t xml:space="preserve">. </w:t>
      </w:r>
      <w:proofErr w:type="spellStart"/>
      <w:r>
        <w:t>Sampathila</w:t>
      </w:r>
      <w:proofErr w:type="spellEnd"/>
      <w:r>
        <w:t xml:space="preserve"> et al. introduced a machine learning methodology for ALL diagnosis using a peripheral blood smear image dataset. Their method employed CNN models like VGG16, ResNet50, and InceptionV3, achieving an impressive 98.72% accuracy in image classification </w:t>
      </w:r>
      <w:r w:rsidR="00324F42">
        <w:fldChar w:fldCharType="begin"/>
      </w:r>
      <w:r w:rsidR="00324F42">
        <w:instrText xml:space="preserve"> ADDIN ZOTERO_ITEM CSL_CITATION {"citationID":"ZfSbXPyJ","properties":{"formattedCitation":"[9]","plainCitation":"[9]","noteIndex":0},"citationItems":[{"id":749,"uris":["http://zotero.org/users/local/yLJdjOvY/items/M2L9MCU2"],"itemData":{"id":749,"type":"article-journal","abstract":"Acute lymphoblastic leukemia (ALL) is a rare type of blood cancer caused due to the overproduction of lymphocytes by the bone marrow in the human body. It is one of the common types of cancer in children, which has a fair chance of being cured. However, this may even occur in adults, and the chances of a cure are slim if diagnosed at a later stage. To aid in the early detection of this deadly disease, an intelligent method to screen the white blood cells is proposed in this study. The proposed intelligent deep learning algorithm uses the microscopic images of blood smears as the input data. This algorithm is implemented with a convolutional neural network (CNN) to predict the leukemic cells from the healthy blood cells. The custom ALLNET model was trained and tested using the microscopic images available as open-source data. The model training was carried out on Google Collaboratory using the Nvidia Tesla P-100 GPU method. Maximum accuracy of 95.54%, specificity of 95.81%, sensitivity of 95.91%, F1-score of 95.43%, and precision of 96% were obtained by this accurate classifier. The proposed technique may be used during the pre-screening to detect the leukemia cells during complete blood count (CBC) and peripheral blood tests.","container-title":"Healthcare","DOI":"10.3390/healthcare10101812","ISSN":"2227-9032","issue":"10","journalAbbreviation":"Healthcare","language":"en","page":"1812","source":"DOI.org (Crossref)","title":"Customized Deep Learning Classifier for Detection of Acute Lymphoblastic Leukemia Using Blood Smear Images","volume":"10","author":[{"family":"Sampathila","given":"Niranjana"},{"family":"Chadaga","given":"Krishnaraj"},{"family":"Goswami","given":"Neelankit"},{"family":"Chadaga","given":"Rajagopala P."},{"family":"Pandya","given":"Mayur"},{"family":"Prabhu","given":"Srikanth"},{"family":"Bairy","given":"Muralidhar G."},{"family":"Katta","given":"Swathi S."},{"family":"Bhat","given":"Devadas"},{"family":"Upadya","given":"Sudhakara P."}],"issued":{"date-parts":[["2022",9,20]]}}}],"schema":"https://github.com/citation-style-language/schema/raw/master/csl-citation.json"} </w:instrText>
      </w:r>
      <w:r w:rsidR="00324F42">
        <w:fldChar w:fldCharType="separate"/>
      </w:r>
      <w:r w:rsidR="00324F42" w:rsidRPr="00324F42">
        <w:t>[9]</w:t>
      </w:r>
      <w:r w:rsidR="00324F42">
        <w:fldChar w:fldCharType="end"/>
      </w:r>
      <w:r>
        <w:t>.</w:t>
      </w:r>
    </w:p>
    <w:p w14:paraId="3C8AF7A2" w14:textId="0046F754" w:rsidR="009303D9" w:rsidRPr="00324F42" w:rsidRDefault="00E84B25" w:rsidP="00324F42">
      <w:pPr>
        <w:pStyle w:val="BodyText"/>
        <w:rPr>
          <w:lang w:val="en-US"/>
        </w:rPr>
      </w:pPr>
      <w:r>
        <w:t xml:space="preserve">Thanh et al. used CNNs to detect ALL for early diagnosis, ensuring timely treatment for ALL patients. Their proposed method achieved an impressive accuracy of 96.6% </w:t>
      </w:r>
      <w:r w:rsidR="00324F42">
        <w:fldChar w:fldCharType="begin"/>
      </w:r>
      <w:r w:rsidR="00324F42">
        <w:instrText xml:space="preserve"> ADDIN ZOTERO_ITEM CSL_CITATION {"citationID":"TvGEBcCJ","properties":{"formattedCitation":"[10]","plainCitation":"[10]","noteIndex":0},"citationItems":[{"id":754,"uris":["http://zotero.org/users/local/yLJdjOvY/items/DLJX9KD9"],"itemData":{"id":754,"type":"article-journal","container-title":"International Journal of Computer Theory and Engineering","DOI":"10.7763/IJCTE.2018.V10.1198","ISSN":"17938201","issue":"2","journalAbbreviation":"IJCTE","page":"54-58","source":"DOI.org (Crossref)","title":"Leukemia Blood Cell Image Classification Using Convolutional Neural Network","volume":"10","author":[{"family":"Thanh","given":"T. T. P."},{"family":"Vununu","given":"Caleb"},{"family":"Atoev","given":"Sukhrob"},{"family":"Lee","given":"Suk-Hwan"},{"family":"Kwon","given":"Ki-Ryong"}],"issued":{"date-parts":[["2018"]]}}}],"schema":"https://github.com/citation-style-language/schema/raw/master/csl-citation.json"} </w:instrText>
      </w:r>
      <w:r w:rsidR="00324F42">
        <w:fldChar w:fldCharType="separate"/>
      </w:r>
      <w:r w:rsidR="00324F42" w:rsidRPr="00324F42">
        <w:t>[10]</w:t>
      </w:r>
      <w:r w:rsidR="00324F42">
        <w:fldChar w:fldCharType="end"/>
      </w:r>
      <w:r>
        <w:t xml:space="preserve">. Mondal et al conducted research on automated ALL recognition employing deep CNN. They explored four distinct methods, including VGG-16, </w:t>
      </w:r>
      <w:proofErr w:type="spellStart"/>
      <w:r>
        <w:t>MobileNet</w:t>
      </w:r>
      <w:proofErr w:type="spellEnd"/>
      <w:r>
        <w:t xml:space="preserve">, InceptionResNet-V2, DenseNet-121, and </w:t>
      </w:r>
      <w:proofErr w:type="spellStart"/>
      <w:r>
        <w:t>Xception</w:t>
      </w:r>
      <w:proofErr w:type="spellEnd"/>
      <w:r>
        <w:t xml:space="preserve">. The </w:t>
      </w:r>
      <w:proofErr w:type="spellStart"/>
      <w:r>
        <w:t>Xception</w:t>
      </w:r>
      <w:proofErr w:type="spellEnd"/>
      <w:r>
        <w:t xml:space="preserve"> model outperformed other individual CNN models, delivering results of 85.9%-ACC, 86.0%-WFS, and 85.9%-BA </w:t>
      </w:r>
      <w:r w:rsidR="00324F42">
        <w:fldChar w:fldCharType="begin"/>
      </w:r>
      <w:r w:rsidR="00324F42">
        <w:instrText xml:space="preserve"> ADDIN ZOTERO_ITEM CSL_CITATION {"citationID":"K49coMHK","properties":{"formattedCitation":"[11]","plainCitation":"[11]","noteIndex":0},"citationItems":[{"id":751,"uris":["http://zotero.org/users/local/yLJdjOvY/items/8Q57WXGR"],"itemData":{"id":751,"type":"article-journal","container-title":"Informatics in Medicine Unlocked","DOI":"10.1016/j.imu.2021.100794","ISSN":"23529148","journalAbbreviation":"Informatics in Medicine Unlocked","language":"en","page":"100794","source":"DOI.org (Crossref)","title":"Ensemble of Convolutional Neural Networks to diagnose Acute Lymphoblastic Leukemia from microscopic images","volume":"27","author":[{"family":"Mondal","given":"Chayan"},{"family":"Hasan","given":"Md. Kamrul"},{"family":"Ahmad","given":"Mohiuddin"},{"family":"Awal","given":"Md. Abdul"},{"family":"Jawad","given":"Md. Tasnim"},{"family":"Dutta","given":"Aishwariya"},{"family":"Islam","given":"Md. Rabiul"},{"family":"Moni","given":"Mohammad Ali"}],"issued":{"date-parts":[["2021"]]}}}],"schema":"https://github.com/citation-style-language/schema/raw/master/csl-citation.json"} </w:instrText>
      </w:r>
      <w:r w:rsidR="00324F42">
        <w:fldChar w:fldCharType="separate"/>
      </w:r>
      <w:r w:rsidR="00324F42" w:rsidRPr="00324F42">
        <w:t>[11]</w:t>
      </w:r>
      <w:r w:rsidR="00324F42">
        <w:fldChar w:fldCharType="end"/>
      </w:r>
      <w:r>
        <w:t xml:space="preserve">. Another VGG-16 based study by </w:t>
      </w:r>
      <w:proofErr w:type="spellStart"/>
      <w:r>
        <w:t>Muntasa</w:t>
      </w:r>
      <w:proofErr w:type="spellEnd"/>
      <w:r>
        <w:t xml:space="preserve"> and Yusuf integrated the method with SVM and MLP classification algorithms to detect ALL using </w:t>
      </w:r>
      <w:proofErr w:type="spellStart"/>
      <w:r>
        <w:t>color</w:t>
      </w:r>
      <w:proofErr w:type="spellEnd"/>
      <w:r>
        <w:t xml:space="preserve"> image principal object characteristics. Their results indicated a maximum accuracy of 81.54\% for various methods </w:t>
      </w:r>
      <w:r w:rsidR="00324F42">
        <w:fldChar w:fldCharType="begin"/>
      </w:r>
      <w:r w:rsidR="00324F42">
        <w:instrText xml:space="preserve"> ADDIN ZOTERO_ITEM CSL_CITATION {"citationID":"CQwu3nkL","properties":{"formattedCitation":"[12]","plainCitation":"[12]","noteIndex":0},"citationItems":[{"id":752,"uris":["http://zotero.org/users/local/yLJdjOvY/items/QKNDUUUH"],"itemData":{"id":752,"type":"article-journal","container-title":"Procedia Computer Science","DOI":"10.1016/j.procs.2019.08.145","ISSN":"18770509","journalAbbreviation":"Procedia Computer Science","language":"en","page":"87-98","source":"DOI.org (Crossref)","title":"Modeling of the Acute Lymphoblastic Leukemia Detection based on the Principal Object Characteristics of the Color Image","volume":"157","author":[{"family":"Muntasa","given":"Arif"},{"family":"Yusuf","given":"Muhammad"}],"issued":{"date-parts":[["2019"]]}}}],"schema":"https://github.com/citation-style-language/schema/raw/master/csl-citation.json"} </w:instrText>
      </w:r>
      <w:r w:rsidR="00324F42">
        <w:fldChar w:fldCharType="separate"/>
      </w:r>
      <w:r w:rsidR="00324F42" w:rsidRPr="00324F42">
        <w:t>[12]</w:t>
      </w:r>
      <w:r w:rsidR="00324F42">
        <w:fldChar w:fldCharType="end"/>
      </w:r>
      <w:r>
        <w:t xml:space="preserve">. </w:t>
      </w:r>
      <w:proofErr w:type="spellStart"/>
      <w:r>
        <w:t>Albeeshi</w:t>
      </w:r>
      <w:proofErr w:type="spellEnd"/>
      <w:r>
        <w:t xml:space="preserve"> and </w:t>
      </w:r>
      <w:proofErr w:type="spellStart"/>
      <w:r>
        <w:t>Alshanbari</w:t>
      </w:r>
      <w:proofErr w:type="spellEnd"/>
      <w:r>
        <w:t xml:space="preserve"> also employed the VGG16 pretrained model with SVM and MLP classification algorithms. They targeted a rapid ALL diagnostic approach since timely diagnosis and treatment initiation are paramount. Their results showcased SVM classifier MLP's 77% accuracy at a 0.001</w:t>
      </w:r>
      <w:r w:rsidR="00324F42">
        <w:rPr>
          <w:lang w:val="en-US"/>
        </w:rPr>
        <w:t xml:space="preserve"> </w:t>
      </w:r>
      <w:r w:rsidR="00324F42">
        <w:rPr>
          <w:lang w:val="en-US"/>
        </w:rPr>
        <w:fldChar w:fldCharType="begin"/>
      </w:r>
      <w:r w:rsidR="00324F42">
        <w:rPr>
          <w:lang w:val="en-US"/>
        </w:rPr>
        <w:instrText xml:space="preserve"> ADDIN ZOTERO_ITEM CSL_CITATION {"citationID":"DEOoKL4T","properties":{"formattedCitation":"[13]","plainCitation":"[13]","noteIndex":0},"citationItems":[{"id":757,"uris":["http://zotero.org/users/local/yLJdjOvY/items/5GIUL3Z7"],"itemData":{"id":757,"type":"article-journal","abstract":"Background:\n              The techniques differed in many of the literature on the detection of Acute\nLymphocytic Leukemia from the blood smear pictures, as the cases of infection in the world and the\nKingdom of Saudi Arabia were increasing and the causes of this disease were not known, especially\nfor children, which is a serious and fatal disease.\n            \n            \n              Objective:\n              Through this work we seek to contribute to discover the blood cells affected by Acute Lymphocytic\nLeukem and to find an effective and fast method and to have the correct diagnosis as the time\nfactor is important in the diagnosis and the initiation of treatment. which is based on one of the deep\nlearning techniques that specialize in very deep networks, the use of one of the CNNs is VGG16.\n            \n            \n              Methods:\n              Detection scheme is implemented by pre-processing, feature extraction, model building, fine\ntuning method, classification are executed. By using VGG16 pre-trained, and using SVM and MLP\nclassification algorithms in Machine Learning.\n            \n            \n              Results:\n              Our results are evaluated based on criteria, such as Accuracy, Precision, Recall, and F1-Score.\nThe accuracy results for SVM classifier MLP of 77% accuracy at 0.001 learning rate and the accuracy\nfor SVM classifier 75% at 0.005 learning rate. Whereas, the best accuracy result for VGG16 model\nwas 92.27% at 0.003 learning rate. The best validation accuracy result was 85.62% at 0.001 learning\nrate.","container-title":"Current Medical Imaging Reviews","DOI":"10.2174/1573405619666221014113907","ISSN":"15734056","issue":"7","journalAbbreviation":"CMIR","language":"en","page":"e141022210032","source":"DOI.org (Crossref)","title":"Modeling of the Acute Lymphoblastic Leukemia Detection by ConvolutionalNeural Networks (CNNs)","volume":"19","author":[{"family":"Albeeshi","given":"Annal A."},{"family":"Alshanbari","given":"Hanan S."}],"issued":{"date-parts":[["2023",6]]}}}],"schema":"https://github.com/citation-style-language/schema/raw/master/csl-citation.json"} </w:instrText>
      </w:r>
      <w:r w:rsidR="00324F42">
        <w:rPr>
          <w:lang w:val="en-US"/>
        </w:rPr>
        <w:fldChar w:fldCharType="separate"/>
      </w:r>
      <w:r w:rsidR="00324F42" w:rsidRPr="00324F42">
        <w:t>[13]</w:t>
      </w:r>
      <w:r w:rsidR="00324F42">
        <w:rPr>
          <w:lang w:val="en-US"/>
        </w:rPr>
        <w:fldChar w:fldCharType="end"/>
      </w:r>
      <w:r w:rsidR="00324F42">
        <w:rPr>
          <w:lang w:val="en-US"/>
        </w:rPr>
        <w:t>.</w:t>
      </w:r>
    </w:p>
    <w:p w14:paraId="09F330E8" w14:textId="03FD7CAF" w:rsidR="009303D9" w:rsidRDefault="00AA4CFD" w:rsidP="006B6B66">
      <w:pPr>
        <w:pStyle w:val="Heading1"/>
      </w:pPr>
      <w:r w:rsidRPr="00AA4CFD">
        <w:t>Methodology</w:t>
      </w:r>
    </w:p>
    <w:p w14:paraId="3272A3A4" w14:textId="66AEF584" w:rsidR="009303D9" w:rsidRPr="005B520E" w:rsidRDefault="00AA4CFD" w:rsidP="00E7596C">
      <w:pPr>
        <w:pStyle w:val="BodyText"/>
      </w:pPr>
      <w:r w:rsidRPr="00AA4CFD">
        <w:t>The CNN method is used to detect ALL in blood cells. The steps involved in this methodology are: Dataset Collection, Data Pre-processing, Machine Training, Machine Testing, and Result Analysis.</w:t>
      </w:r>
    </w:p>
    <w:p w14:paraId="72FC8E76" w14:textId="4B9E1E95" w:rsidR="009303D9" w:rsidRDefault="00AA4CFD" w:rsidP="0062513A">
      <w:pPr>
        <w:pStyle w:val="Heading2"/>
        <w:tabs>
          <w:tab w:val="clear" w:pos="173.95pt"/>
        </w:tabs>
        <w:ind w:start="14.20pt"/>
      </w:pPr>
      <w:r>
        <w:t>Dataset</w:t>
      </w:r>
    </w:p>
    <w:p w14:paraId="5DF2346F" w14:textId="2558DEC1" w:rsidR="009303D9" w:rsidRPr="005B520E" w:rsidRDefault="00AA4CFD" w:rsidP="00E7596C">
      <w:pPr>
        <w:pStyle w:val="BodyText"/>
      </w:pPr>
      <w:r w:rsidRPr="00AA4CFD">
        <w:t xml:space="preserve">The dataset used in this study is the publicly available C-NMC-2019 dataset from the Kaggle repository. It consists of images from subjects with ALL and from healthy bone </w:t>
      </w:r>
      <w:r w:rsidRPr="00AA4CFD">
        <w:t xml:space="preserve">marrow (Hem) patients. Each image has a resolution of 450 × 450 pixels </w:t>
      </w:r>
      <w:r>
        <w:fldChar w:fldCharType="begin"/>
      </w:r>
      <w:r>
        <w:instrText xml:space="preserve"> ADDIN ZOTERO_ITEM CSL_CITATION {"citationID":"HL6WEREt","properties":{"formattedCitation":"[11]","plainCitation":"[11]","noteIndex":0},"citationItems":[{"id":751,"uris":["http://zotero.org/users/local/yLJdjOvY/items/8Q57WXGR"],"itemData":{"id":751,"type":"article-journal","container-title":"Informatics in Medicine Unlocked","DOI":"10.1016/j.imu.2021.100794","ISSN":"23529148","journalAbbreviation":"Informatics in Medicine Unlocked","language":"en","page":"100794","source":"DOI.org (Crossref)","title":"Ensemble of Convolutional Neural Networks to diagnose Acute Lymphoblastic Leukemia from microscopic images","volume":"27","author":[{"family":"Mondal","given":"Chayan"},{"family":"Hasan","given":"Md. Kamrul"},{"family":"Ahmad","given":"Mohiuddin"},{"family":"Awal","given":"Md. Abdul"},{"family":"Jawad","given":"Md. Tasnim"},{"family":"Dutta","given":"Aishwariya"},{"family":"Islam","given":"Md. Rabiul"},{"family":"Moni","given":"Mohammad Ali"}],"issued":{"date-parts":[["2021"]]}}}],"schema":"https://github.com/citation-style-language/schema/raw/master/csl-citation.json"} </w:instrText>
      </w:r>
      <w:r>
        <w:fldChar w:fldCharType="separate"/>
      </w:r>
      <w:r w:rsidRPr="00AA4CFD">
        <w:t>[11]</w:t>
      </w:r>
      <w:r>
        <w:fldChar w:fldCharType="end"/>
      </w:r>
      <w:r w:rsidRPr="00AA4CFD">
        <w:t xml:space="preserve">. The </w:t>
      </w:r>
      <w:proofErr w:type="spellStart"/>
      <w:r w:rsidRPr="00AA4CFD">
        <w:t>leukemia</w:t>
      </w:r>
      <w:proofErr w:type="spellEnd"/>
      <w:r w:rsidRPr="00AA4CFD">
        <w:t xml:space="preserve"> dataset comprises a total of 10,661 images, organized into three main folders: fold0, fold1, and fold2. Each of these folders contains two sub-folders, </w:t>
      </w:r>
      <w:proofErr w:type="spellStart"/>
      <w:r w:rsidRPr="00AA4CFD">
        <w:t>labeled</w:t>
      </w:r>
      <w:proofErr w:type="spellEnd"/>
      <w:r w:rsidRPr="00AA4CFD">
        <w:t xml:space="preserve"> "all" and "hem"</w:t>
      </w:r>
      <w:r>
        <w:rPr>
          <w:lang w:val="en-US"/>
        </w:rPr>
        <w:t xml:space="preserve"> </w:t>
      </w:r>
      <w:r>
        <w:rPr>
          <w:lang w:val="en-US"/>
        </w:rPr>
        <w:fldChar w:fldCharType="begin"/>
      </w:r>
      <w:r>
        <w:rPr>
          <w:lang w:val="en-US"/>
        </w:rPr>
        <w:instrText xml:space="preserve"> ADDIN ZOTERO_ITEM CSL_CITATION {"citationID":"m3f1aXxi","properties":{"formattedCitation":"[6]","plainCitation":"[6]","noteIndex":0},"citationItems":[{"id":743,"uris":["http://zotero.org/users/local/yLJdjOvY/items/ENEBFAAZ"],"itemData":{"id":743,"type":"article-journal","abstract":"Leukemia (blood cancer) diseases arise when the number of White blood cells (WBCs) is imbalanced in the human body. When the bone marrow produces many immature WBCs that kill healthy cells, acute lymphocytic leukemia (ALL) impacts people of all ages. Thus, timely predicting this disease can increase the chance of survival, and the patient can get his therapy early. Manual prediction is very expensive and time-consuming. Therefore, automated prediction techniques are essential. In this research, we propose an ensemble automated prediction approach that uses four machine learning algorithms K-Nearest Neighbor (KNN), Support Vector Machine (SVM), Random Forest (RF), and Naive Bayes (NB). The C-NMC leukemia dataset is used from the Kaggle repository to predict leukemia. Dataset is divided into two classes cancer and healthy cells. We perform data preprocessing steps, such as the first images being cropped using minimum and maximum points. Feature extraction is performed to extract the feature using pre-trained Convolutional Neural Network-based Deep Neural Network (DNN) architectures (VGG19, ResNet50, or ResNet101). Data scaling is performed by using the MinMaxScaler normalization technique. Analysis of Variance (ANOVA), Recursive Feature Elimination (RFE), and Random Forest (RF) as feature Selection techniques. Classification machine learning algorithms and ensemble voting are applied to selected features. Results reveal that SVM with 90.0% accuracy outperforms compared to other algorithms.","container-title":"Frontiers in Computational Neuroscience","DOI":"10.3389/fncom.2022.1083649","ISSN":"1662-5188","journalAbbreviation":"Front. Comput. Neurosci.","page":"1083649","source":"DOI.org (Crossref)","title":"An efficient computer vision-based approach for acute lymphoblastic leukemia prediction","volume":"16","author":[{"family":"Almadhor","given":"Ahmad"},{"family":"Sattar","given":"Usman"},{"family":"Al Hejaili","given":"Abdullah"},{"family":"Ghulam Mohammad","given":"Uzma"},{"family":"Tariq","given":"Usman"},{"family":"Ben Chikha","given":"Haithem"}],"issued":{"date-parts":[["2022",11,24]]}}}],"schema":"https://github.com/citation-style-language/schema/raw/master/csl-citation.json"} </w:instrText>
      </w:r>
      <w:r>
        <w:rPr>
          <w:lang w:val="en-US"/>
        </w:rPr>
        <w:fldChar w:fldCharType="separate"/>
      </w:r>
      <w:r w:rsidRPr="00AA4CFD">
        <w:t>[6]</w:t>
      </w:r>
      <w:r>
        <w:rPr>
          <w:lang w:val="en-US"/>
        </w:rPr>
        <w:fldChar w:fldCharType="end"/>
      </w:r>
      <w:r w:rsidRPr="00AA4CFD">
        <w:t>.</w:t>
      </w:r>
    </w:p>
    <w:p w14:paraId="2FD271FF" w14:textId="7169EFD7" w:rsidR="009303D9" w:rsidRDefault="00AA4CFD" w:rsidP="0062513A">
      <w:pPr>
        <w:pStyle w:val="Heading2"/>
        <w:tabs>
          <w:tab w:val="clear" w:pos="173.95pt"/>
        </w:tabs>
        <w:ind w:start="14.20pt"/>
      </w:pPr>
      <w:r>
        <w:t>Data Preprocessing</w:t>
      </w:r>
    </w:p>
    <w:p w14:paraId="3FEC301C" w14:textId="168A27A0" w:rsidR="00AA4CFD" w:rsidRPr="00AA4CFD" w:rsidRDefault="00AA4CFD" w:rsidP="00AA4CFD">
      <w:pPr>
        <w:ind w:firstLine="14.20pt"/>
        <w:jc w:val="both"/>
      </w:pPr>
      <w:r w:rsidRPr="00AA4CFD">
        <w:t xml:space="preserve">The blood cell images will undergo preprocessing, which includes resizing them to a consistent size. Each image will then be labeled according to its status (1 or 0) to train the detection system. Finally, the labeled blood cell images will be split into two sets: training data and testing data, at a ratio of 60:40. This division facilitates training the CNN and evaluating its performance. These steps ensure proper processing of the blood cell images before they are used in the training and testing of the model </w:t>
      </w:r>
      <w:r>
        <w:fldChar w:fldCharType="begin"/>
      </w:r>
      <w:r>
        <w:instrText xml:space="preserve"> ADDIN ZOTERO_ITEM CSL_CITATION {"citationID":"2lLlDw87","properties":{"formattedCitation":"[13]","plainCitation":"[13]","noteIndex":0},"citationItems":[{"id":757,"uris":["http://zotero.org/users/local/yLJdjOvY/items/5GIUL3Z7"],"itemData":{"id":757,"type":"article-journal","abstract":"Background:\n              The techniques differed in many of the literature on the detection of Acute\nLymphocytic Leukemia from the blood smear pictures, as the cases of infection in the world and the\nKingdom of Saudi Arabia were increasing and the causes of this disease were not known, especially\nfor children, which is a serious and fatal disease.\n            \n            \n              Objective:\n              Through this work we seek to contribute to discover the blood cells affected by Acute Lymphocytic\nLeukem and to find an effective and fast method and to have the correct diagnosis as the time\nfactor is important in the diagnosis and the initiation of treatment. which is based on one of the deep\nlearning techniques that specialize in very deep networks, the use of one of the CNNs is VGG16.\n            \n            \n              Methods:\n              Detection scheme is implemented by pre-processing, feature extraction, model building, fine\ntuning method, classification are executed. By using VGG16 pre-trained, and using SVM and MLP\nclassification algorithms in Machine Learning.\n            \n            \n              Results:\n              Our results are evaluated based on criteria, such as Accuracy, Precision, Recall, and F1-Score.\nThe accuracy results for SVM classifier MLP of 77% accuracy at 0.001 learning rate and the accuracy\nfor SVM classifier 75% at 0.005 learning rate. Whereas, the best accuracy result for VGG16 model\nwas 92.27% at 0.003 learning rate. The best validation accuracy result was 85.62% at 0.001 learning\nrate.","container-title":"Current Medical Imaging Reviews","DOI":"10.2174/1573405619666221014113907","ISSN":"15734056","issue":"7","journalAbbreviation":"CMIR","language":"en","page":"e141022210032","source":"DOI.org (Crossref)","title":"Modeling of the Acute Lymphoblastic Leukemia Detection by ConvolutionalNeural Networks (CNNs)","volume":"19","author":[{"family":"Albeeshi","given":"Annal A."},{"family":"Alshanbari","given":"Hanan S."}],"issued":{"date-parts":[["2023",6]]}}}],"schema":"https://github.com/citation-style-language/schema/raw/master/csl-citation.json"} </w:instrText>
      </w:r>
      <w:r>
        <w:fldChar w:fldCharType="separate"/>
      </w:r>
      <w:r w:rsidRPr="00AA4CFD">
        <w:t>[13]</w:t>
      </w:r>
      <w:r>
        <w:fldChar w:fldCharType="end"/>
      </w:r>
      <w:r w:rsidRPr="00AA4CFD">
        <w:t>.</w:t>
      </w:r>
    </w:p>
    <w:p w14:paraId="20A010FB" w14:textId="150891E4" w:rsidR="009303D9" w:rsidRPr="005B520E" w:rsidRDefault="00AA4CFD" w:rsidP="0062513A">
      <w:pPr>
        <w:pStyle w:val="Heading2"/>
        <w:tabs>
          <w:tab w:val="clear" w:pos="173.95pt"/>
        </w:tabs>
        <w:ind w:start="14.20pt"/>
      </w:pPr>
      <w:r>
        <w:t>Modeling</w:t>
      </w:r>
    </w:p>
    <w:p w14:paraId="1CD3D285" w14:textId="3DB81514" w:rsidR="00AA4CFD" w:rsidRPr="00AA4CFD" w:rsidRDefault="00AA4CFD" w:rsidP="00AA4CFD">
      <w:pPr>
        <w:pStyle w:val="Heading3"/>
        <w:rPr>
          <w:i w:val="0"/>
          <w:iCs w:val="0"/>
        </w:rPr>
      </w:pPr>
      <w:r w:rsidRPr="00AA4CFD">
        <w:t>Convolutional Neural Network</w:t>
      </w:r>
      <w:r>
        <w:t xml:space="preserve">: </w:t>
      </w:r>
      <w:r w:rsidRPr="00AA4CFD">
        <w:rPr>
          <w:i w:val="0"/>
          <w:iCs w:val="0"/>
        </w:rPr>
        <w:t>The model comprises convolutional layers, activation layers, pooling layers, and fully connected layers</w:t>
      </w:r>
      <w:r>
        <w:rPr>
          <w:i w:val="0"/>
          <w:iCs w:val="0"/>
        </w:rPr>
        <w:t xml:space="preserve"> </w:t>
      </w:r>
      <w:r w:rsidRPr="00AA4CFD">
        <w:rPr>
          <w:i w:val="0"/>
          <w:iCs w:val="0"/>
        </w:rPr>
        <w:fldChar w:fldCharType="begin"/>
      </w:r>
      <w:r w:rsidRPr="00AA4CFD">
        <w:rPr>
          <w:i w:val="0"/>
          <w:iCs w:val="0"/>
        </w:rPr>
        <w:instrText xml:space="preserve"> ADDIN ZOTERO_ITEM CSL_CITATION {"citationID":"GPEE8nUs","properties":{"formattedCitation":"[2]","plainCitation":"[2]","noteIndex":0},"citationItems":[{"id":739,"uris":["http://zotero.org/users/local/yLJdjOvY/items/XULXDYGE"],"itemData":{"id":739,"type":"article-journal","container-title":"IEEE Access","DOI":"10.1109/ACCESS.2020.3012292","ISSN":"2169-3536","journalAbbreviation":"IEEE Access","page":"142521-142531","source":"DOI.org (Crossref)","title":"Automatic Detection of White Blood Cancer From Bone Marrow Microscopic Images Using Convolutional Neural Networks","volume":"8","author":[{"family":"Kumar","given":"Deepika"},{"family":"Jain","given":"Nikita"},{"family":"Khurana","given":"Aayush"},{"family":"Mittal","given":"Sweta"},{"family":"Satapathy","given":"Suresh Chandra"},{"family":"Senkerik","given":"Roman"},{"family":"Hemanth","given":"Jude D."}],"issued":{"date-parts":[["2020"]]}}}],"schema":"https://github.com/citation-style-language/schema/raw/master/csl-citation.json"} </w:instrText>
      </w:r>
      <w:r w:rsidRPr="00AA4CFD">
        <w:rPr>
          <w:i w:val="0"/>
          <w:iCs w:val="0"/>
        </w:rPr>
        <w:fldChar w:fldCharType="separate"/>
      </w:r>
      <w:r w:rsidRPr="00AA4CFD">
        <w:rPr>
          <w:i w:val="0"/>
          <w:iCs w:val="0"/>
        </w:rPr>
        <w:t>[2]</w:t>
      </w:r>
      <w:r w:rsidRPr="00AA4CFD">
        <w:rPr>
          <w:i w:val="0"/>
          <w:iCs w:val="0"/>
        </w:rPr>
        <w:fldChar w:fldCharType="end"/>
      </w:r>
      <w:r w:rsidRPr="00AA4CFD">
        <w:rPr>
          <w:i w:val="0"/>
          <w:iCs w:val="0"/>
        </w:rPr>
        <w:t>. In this research, we augmented the generic CNN model by adding another layer to the architecture. This addition enhances the model's capacity, depth, and performance compared to the generic model.</w:t>
      </w:r>
    </w:p>
    <w:p w14:paraId="57844862" w14:textId="5E5BD227" w:rsidR="00B205BE" w:rsidRDefault="00AA4CFD" w:rsidP="00B205BE">
      <w:pPr>
        <w:ind w:firstLine="21.30pt"/>
        <w:jc w:val="both"/>
      </w:pPr>
      <w:r>
        <w:t xml:space="preserve">To train the model, the training data (xTrain and yTrain) is fed into the fit() method. The number of epochs is predetermined, dictating how many times the model will iterate through the training data </w:t>
      </w:r>
      <w:r w:rsidR="00B205BE">
        <w:fldChar w:fldCharType="begin"/>
      </w:r>
      <w:r w:rsidR="00B205BE">
        <w:instrText xml:space="preserve"> ADDIN ZOTERO_ITEM CSL_CITATION {"citationID":"qNZEx0lL","properties":{"formattedCitation":"[11]","plainCitation":"[11]","noteIndex":0},"citationItems":[{"id":751,"uris":["http://zotero.org/users/local/yLJdjOvY/items/8Q57WXGR"],"itemData":{"id":751,"type":"article-journal","container-title":"Informatics in Medicine Unlocked","DOI":"10.1016/j.imu.2021.100794","ISSN":"23529148","journalAbbreviation":"Informatics in Medicine Unlocked","language":"en","page":"100794","source":"DOI.org (Crossref)","title":"Ensemble of Convolutional Neural Networks to diagnose Acute Lymphoblastic Leukemia from microscopic images","volume":"27","author":[{"family":"Mondal","given":"Chayan"},{"family":"Hasan","given":"Md. Kamrul"},{"family":"Ahmad","given":"Mohiuddin"},{"family":"Awal","given":"Md. Abdul"},{"family":"Jawad","given":"Md. Tasnim"},{"family":"Dutta","given":"Aishwariya"},{"family":"Islam","given":"Md. Rabiul"},{"family":"Moni","given":"Mohammad Ali"}],"issued":{"date-parts":[["2021"]]}}}],"schema":"https://github.com/citation-style-language/schema/raw/master/csl-citation.json"} </w:instrText>
      </w:r>
      <w:r w:rsidR="00B205BE">
        <w:fldChar w:fldCharType="separate"/>
      </w:r>
      <w:r w:rsidR="00B205BE" w:rsidRPr="00B205BE">
        <w:t>[11]</w:t>
      </w:r>
      <w:r w:rsidR="00B205BE">
        <w:fldChar w:fldCharType="end"/>
      </w:r>
      <w:r>
        <w:t xml:space="preserve">. During training, the model's performance is also monitored using </w:t>
      </w:r>
      <w:proofErr w:type="gramStart"/>
      <w:r>
        <w:t>the validation</w:t>
      </w:r>
      <w:proofErr w:type="gramEnd"/>
      <w:r>
        <w:t xml:space="preserve"> data.</w:t>
      </w:r>
    </w:p>
    <w:p w14:paraId="21CF755B" w14:textId="41B77D27" w:rsidR="00B205BE" w:rsidRDefault="00B205BE" w:rsidP="00AA4CFD">
      <w:pPr>
        <w:pStyle w:val="Heading3"/>
      </w:pPr>
      <w:r>
        <w:t xml:space="preserve">VGG 16: </w:t>
      </w:r>
      <w:r w:rsidRPr="00B205BE">
        <w:rPr>
          <w:i w:val="0"/>
          <w:iCs w:val="0"/>
        </w:rPr>
        <w:t>The model is composed of convolutional layers from the VGG16 architecture, followed by a flatten layer to convert the feature maps into a vector, a dense layer for feature extraction, and a final dense layer for classification. The model is pretrained on the "imagenet" dataset and trained on the provided data for 35 epochs, with evaluation performed on the test data to assess its performance</w:t>
      </w:r>
      <w:r w:rsidRPr="00B205BE">
        <w:rPr>
          <w:i w:val="0"/>
          <w:iCs w:val="0"/>
        </w:rPr>
        <w:t xml:space="preserve"> </w:t>
      </w:r>
      <w:r w:rsidRPr="00B205BE">
        <w:rPr>
          <w:i w:val="0"/>
          <w:iCs w:val="0"/>
        </w:rPr>
        <w:fldChar w:fldCharType="begin"/>
      </w:r>
      <w:r w:rsidRPr="00B205BE">
        <w:rPr>
          <w:i w:val="0"/>
          <w:iCs w:val="0"/>
        </w:rPr>
        <w:instrText xml:space="preserve"> ADDIN ZOTERO_ITEM CSL_CITATION {"citationID":"yefvqBso","properties":{"formattedCitation":"[7]","plainCitation":"[7]","noteIndex":0},"citationItems":[{"id":746,"uris":["http://zotero.org/users/local/yLJdjOvY/items/LXBP2VZV"],"itemData":{"id":746,"type":"article-journal","abstract":"Leukemia is a kind of blood cancer that influences people of all ages and is one of the leading causes of death worldwide. Acute lymphoblastic leukemia (ALL) is the most widely recognized type of leukemia found in the bone marrow of the human body. Traditional disease diagnostic techniques like blood and bone marrow examinations are slow and painful, resulting in the demand for non-invasive and fast methods. This work presents a non-invasive, convolutional neural network (CNN) based approach that utilizes medical images to perform the diagnosis task. The proposed solution consisting of a CNN-based model uses an attention module called Efficient Channel Attention (ECA) with the visual geometry group from oxford (VGG16) to extract better quality deep features from the image dataset, leading to better feature representation and better classification results. The proposed method shows that the ECA module helps to overcome morphological similarities between ALL cancer and healthy cell images. Various augmentation techniques are also employed to increase the quality and quantity of training data. We used the classification of normal vs. malignant cells (C-NMC) dataset and divided it into seven folds based on subject-level variability, which is usually ignored in previous methods. Experimental results show that our proposed CNN model can successfully extract deep features and achieved an accuracy of 91.1%. The obtained findings show that the proposed method may be utilized to diagnose ALL and would help pathologists.","container-title":"Applied Sciences","DOI":"10.3390/app112210662","ISSN":"2076-3417","issue":"22","journalAbbreviation":"Applied Sciences","language":"en","page":"10662","source":"DOI.org (Crossref)","title":"An Attention-Based Convolutional Neural Network for Acute Lymphoblastic Leukemia Classification","volume":"11","author":[{"family":"Zakir Ullah","given":"Muhammad"},{"family":"Zheng","given":"Yuanjie"},{"family":"Song","given":"Jingqi"},{"family":"Aslam","given":"Sehrish"},{"family":"Xu","given":"Chenxi"},{"family":"Kiazolu","given":"Gogo Dauda"},{"family":"Wang","given":"Liping"}],"issued":{"date-parts":[["2021",11,12]]}}}],"schema":"https://github.com/citation-style-language/schema/raw/master/csl-citation.json"} </w:instrText>
      </w:r>
      <w:r w:rsidRPr="00B205BE">
        <w:rPr>
          <w:i w:val="0"/>
          <w:iCs w:val="0"/>
        </w:rPr>
        <w:fldChar w:fldCharType="separate"/>
      </w:r>
      <w:r w:rsidRPr="00B205BE">
        <w:rPr>
          <w:i w:val="0"/>
          <w:iCs w:val="0"/>
        </w:rPr>
        <w:t>[7]</w:t>
      </w:r>
      <w:r w:rsidRPr="00B205BE">
        <w:rPr>
          <w:i w:val="0"/>
          <w:iCs w:val="0"/>
        </w:rPr>
        <w:fldChar w:fldCharType="end"/>
      </w:r>
      <w:r w:rsidRPr="00B205BE">
        <w:rPr>
          <w:i w:val="0"/>
          <w:iCs w:val="0"/>
        </w:rPr>
        <w:t>.</w:t>
      </w:r>
    </w:p>
    <w:p w14:paraId="5E9A7ED8" w14:textId="4F4C2D90" w:rsidR="00B205BE" w:rsidRDefault="0062513A" w:rsidP="00AA4CFD">
      <w:pPr>
        <w:pStyle w:val="Heading3"/>
        <w:rPr>
          <w:i w:val="0"/>
          <w:iCs w:val="0"/>
        </w:rPr>
      </w:pPr>
      <w:r w:rsidRPr="0062513A">
        <w:t>Resnet50</w:t>
      </w:r>
      <w:r>
        <w:t xml:space="preserve">: </w:t>
      </w:r>
      <w:r w:rsidRPr="0062513A">
        <w:rPr>
          <w:i w:val="0"/>
          <w:iCs w:val="0"/>
        </w:rPr>
        <w:t xml:space="preserve">This model is composed of the ResNet50 architecture, which is a deep convolutional neural network known for its ability to capture intricate image features </w:t>
      </w:r>
      <w:r w:rsidRPr="0062513A">
        <w:rPr>
          <w:i w:val="0"/>
          <w:iCs w:val="0"/>
        </w:rPr>
        <w:fldChar w:fldCharType="begin"/>
      </w:r>
      <w:r w:rsidRPr="0062513A">
        <w:rPr>
          <w:i w:val="0"/>
          <w:iCs w:val="0"/>
        </w:rPr>
        <w:instrText xml:space="preserve"> ADDIN ZOTERO_ITEM CSL_CITATION {"citationID":"FR5744CT","properties":{"formattedCitation":"[6]","plainCitation":"[6]","noteIndex":0},"citationItems":[{"id":743,"uris":["http://zotero.org/users/local/yLJdjOvY/items/ENEBFAAZ"],"itemData":{"id":743,"type":"article-journal","abstract":"Leukemia (blood cancer) diseases arise when the number of White blood cells (WBCs) is imbalanced in the human body. When the bone marrow produces many immature WBCs that kill healthy cells, acute lymphocytic leukemia (ALL) impacts people of all ages. Thus, timely predicting this disease can increase the chance of survival, and the patient can get his therapy early. Manual prediction is very expensive and time-consuming. Therefore, automated prediction techniques are essential. In this research, we propose an ensemble automated prediction approach that uses four machine learning algorithms K-Nearest Neighbor (KNN), Support Vector Machine (SVM), Random Forest (RF), and Naive Bayes (NB). The C-NMC leukemia dataset is used from the Kaggle repository to predict leukemia. Dataset is divided into two classes cancer and healthy cells. We perform data preprocessing steps, such as the first images being cropped using minimum and maximum points. Feature extraction is performed to extract the feature using pre-trained Convolutional Neural Network-based Deep Neural Network (DNN) architectures (VGG19, ResNet50, or ResNet101). Data scaling is performed by using the MinMaxScaler normalization technique. Analysis of Variance (ANOVA), Recursive Feature Elimination (RFE), and Random Forest (RF) as feature Selection techniques. Classification machine learning algorithms and ensemble voting are applied to selected features. Results reveal that SVM with 90.0% accuracy outperforms compared to other algorithms.","container-title":"Frontiers in Computational Neuroscience","DOI":"10.3389/fncom.2022.1083649","ISSN":"1662-5188","journalAbbreviation":"Front. Comput. Neurosci.","page":"1083649","source":"DOI.org (Crossref)","title":"An efficient computer vision-based approach for acute lymphoblastic leukemia prediction","volume":"16","author":[{"family":"Almadhor","given":"Ahmad"},{"family":"Sattar","given":"Usman"},{"family":"Al Hejaili","given":"Abdullah"},{"family":"Ghulam Mohammad","given":"Uzma"},{"family":"Tariq","given":"Usman"},{"family":"Ben Chikha","given":"Haithem"}],"issued":{"date-parts":[["2022",11,24]]}}}],"schema":"https://github.com/citation-style-language/schema/raw/master/csl-citation.json"} </w:instrText>
      </w:r>
      <w:r w:rsidRPr="0062513A">
        <w:rPr>
          <w:i w:val="0"/>
          <w:iCs w:val="0"/>
        </w:rPr>
        <w:fldChar w:fldCharType="separate"/>
      </w:r>
      <w:r w:rsidRPr="0062513A">
        <w:rPr>
          <w:i w:val="0"/>
          <w:iCs w:val="0"/>
        </w:rPr>
        <w:t>[6]</w:t>
      </w:r>
      <w:r w:rsidRPr="0062513A">
        <w:rPr>
          <w:i w:val="0"/>
          <w:iCs w:val="0"/>
        </w:rPr>
        <w:fldChar w:fldCharType="end"/>
      </w:r>
      <w:r w:rsidRPr="0062513A">
        <w:rPr>
          <w:i w:val="0"/>
          <w:iCs w:val="0"/>
        </w:rPr>
        <w:t>. By leveraging pre-trained weights from the "imagenet" dataset, the model benefits from learned representations. The global average pooling layer reduces the spatial dimensions of the extracted features, enabling the model to capture global information efficiently. The compiled model utilizes the Adam optimizer and binary cross-entropy loss, and a summary is displayed to provide a comprehensive overview of the model's structure and parameter count</w:t>
      </w:r>
      <w:r>
        <w:rPr>
          <w:i w:val="0"/>
          <w:iCs w:val="0"/>
        </w:rPr>
        <w:t>.</w:t>
      </w:r>
    </w:p>
    <w:p w14:paraId="25DFB59E" w14:textId="2AFF4C39" w:rsidR="0062513A" w:rsidRDefault="0062513A" w:rsidP="0062513A">
      <w:pPr>
        <w:pStyle w:val="Heading2"/>
        <w:tabs>
          <w:tab w:val="clear" w:pos="173.95pt"/>
        </w:tabs>
        <w:ind w:start="14.20pt"/>
      </w:pPr>
      <w:r>
        <w:t>Machine Training</w:t>
      </w:r>
    </w:p>
    <w:p w14:paraId="0C8AD7DC" w14:textId="6805B8F4" w:rsidR="0062513A" w:rsidRDefault="0062513A" w:rsidP="0062513A">
      <w:pPr>
        <w:ind w:firstLine="14.20pt"/>
        <w:jc w:val="both"/>
      </w:pPr>
      <w:r w:rsidRPr="0062513A">
        <w:t>After training the models, the model's performance is evaluated using the testing data (</w:t>
      </w:r>
      <w:proofErr w:type="spellStart"/>
      <w:r w:rsidRPr="0062513A">
        <w:t>xTest</w:t>
      </w:r>
      <w:proofErr w:type="spellEnd"/>
      <w:r w:rsidRPr="0062513A">
        <w:t xml:space="preserve"> and </w:t>
      </w:r>
      <w:proofErr w:type="spellStart"/>
      <w:r w:rsidRPr="0062513A">
        <w:t>yTest</w:t>
      </w:r>
      <w:proofErr w:type="spellEnd"/>
      <w:r w:rsidRPr="0062513A">
        <w:t xml:space="preserve">). The </w:t>
      </w:r>
      <w:proofErr w:type="gramStart"/>
      <w:r w:rsidRPr="0062513A">
        <w:t>evaluate(</w:t>
      </w:r>
      <w:proofErr w:type="gramEnd"/>
      <w:r w:rsidRPr="0062513A">
        <w:t xml:space="preserve">) method is used to calculate the accuracy and loss of the model based on the testing data. The results of the evaluation, including the accuracy stored in the score variable as </w:t>
      </w:r>
      <w:proofErr w:type="gramStart"/>
      <w:r w:rsidRPr="0062513A">
        <w:t>score[</w:t>
      </w:r>
      <w:proofErr w:type="gramEnd"/>
      <w:r w:rsidRPr="0062513A">
        <w:t xml:space="preserve">1]. Additionally, the trained model can be used to predict the classes or labels of the testing data using the </w:t>
      </w:r>
      <w:proofErr w:type="gramStart"/>
      <w:r w:rsidRPr="0062513A">
        <w:t>predict(</w:t>
      </w:r>
      <w:proofErr w:type="gramEnd"/>
      <w:r w:rsidRPr="0062513A">
        <w:t xml:space="preserve">) method. The predicted results are stored in the </w:t>
      </w:r>
      <w:proofErr w:type="spellStart"/>
      <w:r w:rsidRPr="0062513A">
        <w:t>yPred</w:t>
      </w:r>
      <w:proofErr w:type="spellEnd"/>
      <w:r w:rsidRPr="0062513A">
        <w:t xml:space="preserve"> variable.</w:t>
      </w:r>
    </w:p>
    <w:p w14:paraId="0CA21F08" w14:textId="77777777" w:rsidR="0062513A" w:rsidRDefault="0062513A" w:rsidP="0062513A">
      <w:pPr>
        <w:pStyle w:val="Heading2"/>
        <w:tabs>
          <w:tab w:val="clear" w:pos="173.95pt"/>
        </w:tabs>
        <w:ind w:start="14.20pt"/>
      </w:pPr>
      <w:r>
        <w:lastRenderedPageBreak/>
        <w:t>Machine Training</w:t>
      </w:r>
    </w:p>
    <w:p w14:paraId="578B0DED" w14:textId="49BE747D" w:rsidR="0062513A" w:rsidRPr="0062513A" w:rsidRDefault="0062513A" w:rsidP="0062513A">
      <w:pPr>
        <w:ind w:firstLine="14.20pt"/>
        <w:jc w:val="both"/>
      </w:pPr>
      <w:r w:rsidRPr="0062513A">
        <w:t>During the results analysis phase, we begin by visualizing the model's accuracy during training. This involves plotting the accuracy history on both the training data and validation data. This graph helps observe how the model's accuracy improves with the number of epochs. Additionally, it is important to visualize the model's loss, which helps in evaluating its performance. By examining the loss history on the training data and validation data, we can analyze the changes in the model's loss and assess the effectiveness of the architecture and parameters used. Additionally, a graph that combines loss and accuracy can provide a more comprehensive understanding of the model's overall performance.</w:t>
      </w:r>
    </w:p>
    <w:p w14:paraId="3131DB58" w14:textId="50C7520E" w:rsidR="009303D9" w:rsidRDefault="004C343C" w:rsidP="006B6B66">
      <w:pPr>
        <w:pStyle w:val="Heading1"/>
      </w:pPr>
      <w:r>
        <w:t>Result and Analysis</w:t>
      </w:r>
    </w:p>
    <w:p w14:paraId="1DA306A3" w14:textId="77777777" w:rsidR="009D6245" w:rsidRDefault="009D6245" w:rsidP="00E7596C">
      <w:pPr>
        <w:pStyle w:val="BodyText"/>
      </w:pPr>
      <w:r w:rsidRPr="009D6245">
        <w:t xml:space="preserve">The performance of CNN models for the detection of Acute ALL is evaluated using a dataset consisting of training and validation data. We are using python and </w:t>
      </w:r>
      <w:proofErr w:type="spellStart"/>
      <w:r w:rsidRPr="009D6245">
        <w:t>keras</w:t>
      </w:r>
      <w:proofErr w:type="spellEnd"/>
      <w:r w:rsidRPr="009D6245">
        <w:t xml:space="preserve"> as the library for building the models. The models were trained for 35 epochs with the following results</w:t>
      </w:r>
    </w:p>
    <w:p w14:paraId="18B4413B" w14:textId="18869197" w:rsidR="009D6245" w:rsidRDefault="009D6245" w:rsidP="009D6245">
      <w:pPr>
        <w:pStyle w:val="BodyText"/>
        <w:ind w:firstLine="0pt"/>
      </w:pPr>
      <w:r>
        <w:rPr>
          <w:noProof/>
        </w:rPr>
        <w:drawing>
          <wp:inline distT="0" distB="0" distL="0" distR="0" wp14:anchorId="3E0D387F" wp14:editId="39234122">
            <wp:extent cx="2743200" cy="2171700"/>
            <wp:effectExtent l="0" t="0" r="0" b="0"/>
            <wp:docPr id="1434566195" name="Picture 1" descr="A graph of a graph showing the accuracy of a model&#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34566195" name="Picture 1" descr="A graph of a graph showing the accuracy of a model&#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0" cy="2171700"/>
                    </a:xfrm>
                    <a:prstGeom prst="rect">
                      <a:avLst/>
                    </a:prstGeom>
                    <a:noFill/>
                    <a:ln>
                      <a:noFill/>
                    </a:ln>
                  </pic:spPr>
                </pic:pic>
              </a:graphicData>
            </a:graphic>
          </wp:inline>
        </w:drawing>
      </w:r>
    </w:p>
    <w:p w14:paraId="3F1AA179" w14:textId="35F77234" w:rsidR="009D6245" w:rsidRDefault="009D6245" w:rsidP="009D6245">
      <w:pPr>
        <w:pStyle w:val="figurecaption"/>
      </w:pPr>
      <w:r w:rsidRPr="009D6245">
        <w:t>Resnet50 training accuracy and validation accuracy</w:t>
      </w:r>
    </w:p>
    <w:p w14:paraId="54A0FCAD" w14:textId="3C16BAEB" w:rsidR="009D6245" w:rsidRDefault="009D6245" w:rsidP="009D6245">
      <w:pPr>
        <w:pStyle w:val="figurecaption"/>
        <w:numPr>
          <w:ilvl w:val="0"/>
          <w:numId w:val="0"/>
        </w:numPr>
      </w:pPr>
      <w:r>
        <w:drawing>
          <wp:inline distT="0" distB="0" distL="0" distR="0" wp14:anchorId="61202547" wp14:editId="597D6EF6">
            <wp:extent cx="2537460" cy="2004060"/>
            <wp:effectExtent l="0" t="0" r="0" b="0"/>
            <wp:docPr id="1176522548" name="Picture 2" descr="A graph of loss&#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76522548" name="Picture 2" descr="A graph of los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37460" cy="2004060"/>
                    </a:xfrm>
                    <a:prstGeom prst="rect">
                      <a:avLst/>
                    </a:prstGeom>
                    <a:noFill/>
                    <a:ln>
                      <a:noFill/>
                    </a:ln>
                  </pic:spPr>
                </pic:pic>
              </a:graphicData>
            </a:graphic>
          </wp:inline>
        </w:drawing>
      </w:r>
    </w:p>
    <w:p w14:paraId="15AD0EF4" w14:textId="6747AFC2" w:rsidR="009D6245" w:rsidRDefault="009D6245" w:rsidP="009D6245">
      <w:pPr>
        <w:pStyle w:val="figurecaption"/>
      </w:pPr>
      <w:r w:rsidRPr="009D6245">
        <w:t>Resnet50 training loss and validation loss</w:t>
      </w:r>
    </w:p>
    <w:p w14:paraId="488644B3" w14:textId="30B38ACF" w:rsidR="009D6245" w:rsidRDefault="009D6245" w:rsidP="009D6245">
      <w:pPr>
        <w:pStyle w:val="figurecaption"/>
        <w:numPr>
          <w:ilvl w:val="0"/>
          <w:numId w:val="0"/>
        </w:numPr>
      </w:pPr>
      <w:r>
        <w:drawing>
          <wp:inline distT="0" distB="0" distL="0" distR="0" wp14:anchorId="27E082F6" wp14:editId="3880651B">
            <wp:extent cx="2743200" cy="2171700"/>
            <wp:effectExtent l="0" t="0" r="0" b="0"/>
            <wp:docPr id="1165236496" name="Picture 3" descr="A graph of a graph showing the value of a product&#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65236496" name="Picture 3" descr="A graph of a graph showing the value of a product&#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200" cy="2171700"/>
                    </a:xfrm>
                    <a:prstGeom prst="rect">
                      <a:avLst/>
                    </a:prstGeom>
                    <a:noFill/>
                    <a:ln>
                      <a:noFill/>
                    </a:ln>
                  </pic:spPr>
                </pic:pic>
              </a:graphicData>
            </a:graphic>
          </wp:inline>
        </w:drawing>
      </w:r>
    </w:p>
    <w:p w14:paraId="203D735C" w14:textId="68254564" w:rsidR="009D6245" w:rsidRDefault="009D6245" w:rsidP="009D6245">
      <w:pPr>
        <w:pStyle w:val="figurecaption"/>
      </w:pPr>
      <w:r w:rsidRPr="009D6245">
        <w:t>VGG16 training accuracy and validation accuracy</w:t>
      </w:r>
    </w:p>
    <w:p w14:paraId="5DF98252" w14:textId="5284D569" w:rsidR="009D6245" w:rsidRDefault="009D6245" w:rsidP="009D6245">
      <w:pPr>
        <w:pStyle w:val="figurecaption"/>
        <w:numPr>
          <w:ilvl w:val="0"/>
          <w:numId w:val="0"/>
        </w:numPr>
      </w:pPr>
      <w:r>
        <w:drawing>
          <wp:inline distT="0" distB="0" distL="0" distR="0" wp14:anchorId="5EC00868" wp14:editId="5EAA9E39">
            <wp:extent cx="2743200" cy="2202180"/>
            <wp:effectExtent l="0" t="0" r="0" b="7620"/>
            <wp:docPr id="1544506382" name="Picture 4" descr="A graph of loss and valu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44506382" name="Picture 4" descr="A graph of loss and valu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p w14:paraId="00210DEC" w14:textId="3A5E8E4C" w:rsidR="009D6245" w:rsidRDefault="009D6245" w:rsidP="009D6245">
      <w:pPr>
        <w:pStyle w:val="figurecaption"/>
      </w:pPr>
      <w:r w:rsidRPr="009D6245">
        <w:t>VGG16 training loss and validation loss</w:t>
      </w:r>
    </w:p>
    <w:p w14:paraId="20ABF8D9" w14:textId="4CCBCBBC" w:rsidR="009D6245" w:rsidRDefault="009D6245" w:rsidP="009D6245">
      <w:pPr>
        <w:pStyle w:val="figurecaption"/>
        <w:numPr>
          <w:ilvl w:val="0"/>
          <w:numId w:val="0"/>
        </w:numPr>
      </w:pPr>
      <w:r>
        <w:drawing>
          <wp:inline distT="0" distB="0" distL="0" distR="0" wp14:anchorId="4C2C9A0A" wp14:editId="5CBCA9D2">
            <wp:extent cx="2743200" cy="2171700"/>
            <wp:effectExtent l="0" t="0" r="0" b="0"/>
            <wp:docPr id="411747083" name="Picture 5" descr="A graph with lines and numbers&#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11747083" name="Picture 5" descr="A graph with lines and number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171700"/>
                    </a:xfrm>
                    <a:prstGeom prst="rect">
                      <a:avLst/>
                    </a:prstGeom>
                    <a:noFill/>
                    <a:ln>
                      <a:noFill/>
                    </a:ln>
                  </pic:spPr>
                </pic:pic>
              </a:graphicData>
            </a:graphic>
          </wp:inline>
        </w:drawing>
      </w:r>
    </w:p>
    <w:p w14:paraId="2FB899D4" w14:textId="60370C78" w:rsidR="009D6245" w:rsidRDefault="009D6245" w:rsidP="009D6245">
      <w:pPr>
        <w:pStyle w:val="figurecaption"/>
      </w:pPr>
      <w:r w:rsidRPr="009D6245">
        <w:t>proposed CNN training accuracy and validation accuracy</w:t>
      </w:r>
    </w:p>
    <w:p w14:paraId="306A0E4D" w14:textId="24B87D20" w:rsidR="009D6245" w:rsidRDefault="00EB368A" w:rsidP="009D6245">
      <w:pPr>
        <w:pStyle w:val="figurecaption"/>
        <w:numPr>
          <w:ilvl w:val="0"/>
          <w:numId w:val="0"/>
        </w:numPr>
      </w:pPr>
      <w:r>
        <w:lastRenderedPageBreak/>
        <w:drawing>
          <wp:inline distT="0" distB="0" distL="0" distR="0" wp14:anchorId="18C28A13" wp14:editId="48C41077">
            <wp:extent cx="2743200" cy="2171700"/>
            <wp:effectExtent l="0" t="0" r="0" b="0"/>
            <wp:docPr id="467502163" name="Picture 6" descr="A graph with lines and numbers&#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67502163" name="Picture 6" descr="A graph with lines and number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171700"/>
                    </a:xfrm>
                    <a:prstGeom prst="rect">
                      <a:avLst/>
                    </a:prstGeom>
                    <a:noFill/>
                    <a:ln>
                      <a:noFill/>
                    </a:ln>
                  </pic:spPr>
                </pic:pic>
              </a:graphicData>
            </a:graphic>
          </wp:inline>
        </w:drawing>
      </w:r>
    </w:p>
    <w:p w14:paraId="6F54052C" w14:textId="2E31FE82" w:rsidR="00EB368A" w:rsidRDefault="00EB368A" w:rsidP="00EB368A">
      <w:pPr>
        <w:pStyle w:val="figurecaption"/>
      </w:pPr>
      <w:r w:rsidRPr="00EB368A">
        <w:t>proposed CNN training loss and validation loss</w:t>
      </w:r>
    </w:p>
    <w:p w14:paraId="3ADC5118" w14:textId="2CA1287F" w:rsidR="00EB368A" w:rsidRDefault="00EB368A" w:rsidP="00EB368A">
      <w:pPr>
        <w:pStyle w:val="tablehead"/>
      </w:pPr>
      <w:r>
        <w:t>Accuracy and loss of Three Different model</w:t>
      </w:r>
    </w:p>
    <w:tbl>
      <w:tblPr>
        <w:tblStyle w:val="TableGrid"/>
        <w:tblW w:w="0pt" w:type="auto"/>
        <w:tblLook w:firstRow="1" w:lastRow="0" w:firstColumn="1" w:lastColumn="0" w:noHBand="0" w:noVBand="1"/>
      </w:tblPr>
      <w:tblGrid>
        <w:gridCol w:w="971"/>
        <w:gridCol w:w="971"/>
        <w:gridCol w:w="971"/>
        <w:gridCol w:w="971"/>
      </w:tblGrid>
      <w:tr w:rsidR="00EB368A" w14:paraId="6A45D3A3" w14:textId="77777777" w:rsidTr="00EB368A">
        <w:tc>
          <w:tcPr>
            <w:tcW w:w="48.55pt" w:type="dxa"/>
          </w:tcPr>
          <w:p w14:paraId="6381D6CF" w14:textId="77777777" w:rsidR="00EB368A" w:rsidRDefault="00EB368A" w:rsidP="00EB368A"/>
        </w:tc>
        <w:tc>
          <w:tcPr>
            <w:tcW w:w="48.55pt" w:type="dxa"/>
          </w:tcPr>
          <w:p w14:paraId="071AA92E" w14:textId="060A3235" w:rsidR="00EB368A" w:rsidRDefault="00EB368A" w:rsidP="00EB368A">
            <w:r>
              <w:t>Resnet</w:t>
            </w:r>
          </w:p>
        </w:tc>
        <w:tc>
          <w:tcPr>
            <w:tcW w:w="48.55pt" w:type="dxa"/>
          </w:tcPr>
          <w:p w14:paraId="24D9055B" w14:textId="7D492B8A" w:rsidR="00EB368A" w:rsidRDefault="00EB368A" w:rsidP="00EB368A">
            <w:r>
              <w:t>VGG</w:t>
            </w:r>
          </w:p>
        </w:tc>
        <w:tc>
          <w:tcPr>
            <w:tcW w:w="48.55pt" w:type="dxa"/>
          </w:tcPr>
          <w:p w14:paraId="34AF3E04" w14:textId="5FDB31E9" w:rsidR="00EB368A" w:rsidRDefault="00EB368A" w:rsidP="00EB368A">
            <w:r>
              <w:t>CNN</w:t>
            </w:r>
          </w:p>
        </w:tc>
      </w:tr>
      <w:tr w:rsidR="00EB368A" w14:paraId="189958B8" w14:textId="77777777" w:rsidTr="00EB368A">
        <w:tc>
          <w:tcPr>
            <w:tcW w:w="48.55pt" w:type="dxa"/>
          </w:tcPr>
          <w:p w14:paraId="13D5061C" w14:textId="65A47A87" w:rsidR="00EB368A" w:rsidRDefault="00EB368A" w:rsidP="00EB368A">
            <w:pPr>
              <w:jc w:val="both"/>
            </w:pPr>
            <w:r>
              <w:t>Acc</w:t>
            </w:r>
          </w:p>
        </w:tc>
        <w:tc>
          <w:tcPr>
            <w:tcW w:w="48.55pt" w:type="dxa"/>
          </w:tcPr>
          <w:p w14:paraId="6E58173E" w14:textId="7C5C9D4E" w:rsidR="00EB368A" w:rsidRDefault="00EB368A" w:rsidP="00EB368A">
            <w:pPr>
              <w:jc w:val="both"/>
            </w:pPr>
            <w:r w:rsidRPr="00EB368A">
              <w:t>0.7905</w:t>
            </w:r>
          </w:p>
        </w:tc>
        <w:tc>
          <w:tcPr>
            <w:tcW w:w="48.55pt" w:type="dxa"/>
          </w:tcPr>
          <w:p w14:paraId="448092C5" w14:textId="07969252" w:rsidR="00EB368A" w:rsidRDefault="00EB368A" w:rsidP="00EB368A">
            <w:pPr>
              <w:jc w:val="both"/>
            </w:pPr>
            <w:r w:rsidRPr="00EB368A">
              <w:t>0.9653</w:t>
            </w:r>
          </w:p>
        </w:tc>
        <w:tc>
          <w:tcPr>
            <w:tcW w:w="48.55pt" w:type="dxa"/>
          </w:tcPr>
          <w:p w14:paraId="138B631D" w14:textId="3DB47662" w:rsidR="00EB368A" w:rsidRDefault="00EB368A" w:rsidP="00EB368A">
            <w:pPr>
              <w:jc w:val="both"/>
            </w:pPr>
            <w:r w:rsidRPr="00EB368A">
              <w:t>0.8815</w:t>
            </w:r>
          </w:p>
        </w:tc>
      </w:tr>
      <w:tr w:rsidR="00EB368A" w14:paraId="185467D1" w14:textId="77777777" w:rsidTr="00EB368A">
        <w:tc>
          <w:tcPr>
            <w:tcW w:w="48.55pt" w:type="dxa"/>
          </w:tcPr>
          <w:p w14:paraId="4DED3999" w14:textId="065FB159" w:rsidR="00EB368A" w:rsidRDefault="00EB368A" w:rsidP="00EB368A">
            <w:pPr>
              <w:jc w:val="both"/>
            </w:pPr>
            <w:r>
              <w:t>Loss</w:t>
            </w:r>
          </w:p>
        </w:tc>
        <w:tc>
          <w:tcPr>
            <w:tcW w:w="48.55pt" w:type="dxa"/>
          </w:tcPr>
          <w:p w14:paraId="20C7899C" w14:textId="28548A17" w:rsidR="00EB368A" w:rsidRDefault="00EB368A" w:rsidP="00EB368A">
            <w:pPr>
              <w:jc w:val="both"/>
            </w:pPr>
            <w:r w:rsidRPr="00EB368A">
              <w:t>0.4957</w:t>
            </w:r>
          </w:p>
        </w:tc>
        <w:tc>
          <w:tcPr>
            <w:tcW w:w="48.55pt" w:type="dxa"/>
          </w:tcPr>
          <w:p w14:paraId="21F6F626" w14:textId="659C2993" w:rsidR="00EB368A" w:rsidRDefault="00EB368A" w:rsidP="00EB368A">
            <w:pPr>
              <w:jc w:val="both"/>
            </w:pPr>
            <w:r w:rsidRPr="00EB368A">
              <w:t>0.0944</w:t>
            </w:r>
          </w:p>
        </w:tc>
        <w:tc>
          <w:tcPr>
            <w:tcW w:w="48.55pt" w:type="dxa"/>
          </w:tcPr>
          <w:p w14:paraId="1A4DC66E" w14:textId="358117C7" w:rsidR="00EB368A" w:rsidRDefault="00EB368A" w:rsidP="00EB368A">
            <w:pPr>
              <w:jc w:val="both"/>
            </w:pPr>
            <w:r w:rsidRPr="00EB368A">
              <w:t>0.3282</w:t>
            </w:r>
          </w:p>
        </w:tc>
      </w:tr>
      <w:tr w:rsidR="00EB368A" w14:paraId="3449587E" w14:textId="77777777" w:rsidTr="00EB368A">
        <w:tc>
          <w:tcPr>
            <w:tcW w:w="48.55pt" w:type="dxa"/>
          </w:tcPr>
          <w:p w14:paraId="791F7485" w14:textId="5C7D3E2F" w:rsidR="00EB368A" w:rsidRDefault="00EB368A" w:rsidP="00EB368A">
            <w:pPr>
              <w:jc w:val="both"/>
            </w:pPr>
            <w:proofErr w:type="spellStart"/>
            <w:r>
              <w:t>Val_acc</w:t>
            </w:r>
            <w:proofErr w:type="spellEnd"/>
          </w:p>
        </w:tc>
        <w:tc>
          <w:tcPr>
            <w:tcW w:w="48.55pt" w:type="dxa"/>
          </w:tcPr>
          <w:p w14:paraId="46C609FA" w14:textId="2D18F29E" w:rsidR="00EB368A" w:rsidRDefault="00EB368A" w:rsidP="00EB368A">
            <w:pPr>
              <w:jc w:val="both"/>
            </w:pPr>
            <w:r w:rsidRPr="00EB368A">
              <w:t>0.7927</w:t>
            </w:r>
          </w:p>
        </w:tc>
        <w:tc>
          <w:tcPr>
            <w:tcW w:w="48.55pt" w:type="dxa"/>
          </w:tcPr>
          <w:p w14:paraId="367998CF" w14:textId="13E5DBF2" w:rsidR="00EB368A" w:rsidRDefault="00EB368A" w:rsidP="00EB368A">
            <w:pPr>
              <w:jc w:val="both"/>
            </w:pPr>
            <w:r w:rsidRPr="00EB368A">
              <w:t>0.8966</w:t>
            </w:r>
          </w:p>
        </w:tc>
        <w:tc>
          <w:tcPr>
            <w:tcW w:w="48.55pt" w:type="dxa"/>
          </w:tcPr>
          <w:p w14:paraId="71E800A2" w14:textId="7832BA5C" w:rsidR="00EB368A" w:rsidRDefault="00EB368A" w:rsidP="00EB368A">
            <w:pPr>
              <w:jc w:val="both"/>
            </w:pPr>
            <w:r w:rsidRPr="00EB368A">
              <w:t>0.8821</w:t>
            </w:r>
          </w:p>
        </w:tc>
      </w:tr>
      <w:tr w:rsidR="00EB368A" w14:paraId="11D00BA4" w14:textId="77777777" w:rsidTr="00EB368A">
        <w:tc>
          <w:tcPr>
            <w:tcW w:w="48.55pt" w:type="dxa"/>
          </w:tcPr>
          <w:p w14:paraId="64175945" w14:textId="2857A255" w:rsidR="00EB368A" w:rsidRDefault="00EB368A" w:rsidP="00EB368A">
            <w:pPr>
              <w:jc w:val="both"/>
            </w:pPr>
            <w:proofErr w:type="spellStart"/>
            <w:r>
              <w:t>Val_loss</w:t>
            </w:r>
            <w:proofErr w:type="spellEnd"/>
          </w:p>
        </w:tc>
        <w:tc>
          <w:tcPr>
            <w:tcW w:w="48.55pt" w:type="dxa"/>
          </w:tcPr>
          <w:p w14:paraId="6EC886E1" w14:textId="0A66DA7E" w:rsidR="00EB368A" w:rsidRDefault="00EB368A" w:rsidP="00EB368A">
            <w:pPr>
              <w:jc w:val="both"/>
            </w:pPr>
            <w:r w:rsidRPr="00EB368A">
              <w:t>0.4919</w:t>
            </w:r>
          </w:p>
        </w:tc>
        <w:tc>
          <w:tcPr>
            <w:tcW w:w="48.55pt" w:type="dxa"/>
          </w:tcPr>
          <w:p w14:paraId="1DEB4546" w14:textId="78BFC2B9" w:rsidR="00EB368A" w:rsidRDefault="00EB368A" w:rsidP="00EB368A">
            <w:pPr>
              <w:jc w:val="both"/>
            </w:pPr>
            <w:r w:rsidRPr="00EB368A">
              <w:t>0.4045</w:t>
            </w:r>
          </w:p>
        </w:tc>
        <w:tc>
          <w:tcPr>
            <w:tcW w:w="48.55pt" w:type="dxa"/>
          </w:tcPr>
          <w:p w14:paraId="65CD58AF" w14:textId="3961190D" w:rsidR="00EB368A" w:rsidRDefault="00EB368A" w:rsidP="00EB368A">
            <w:pPr>
              <w:jc w:val="both"/>
            </w:pPr>
            <w:r w:rsidRPr="00EB368A">
              <w:t>0.3096</w:t>
            </w:r>
          </w:p>
        </w:tc>
      </w:tr>
    </w:tbl>
    <w:p w14:paraId="0DB093D5" w14:textId="77777777" w:rsidR="00EB368A" w:rsidRDefault="00EB368A" w:rsidP="00EB368A">
      <w:pPr>
        <w:jc w:val="both"/>
      </w:pPr>
    </w:p>
    <w:p w14:paraId="560C68C4" w14:textId="23FA22A0" w:rsidR="00EB368A" w:rsidRPr="005B520E" w:rsidRDefault="00EB368A" w:rsidP="00EB368A">
      <w:pPr>
        <w:ind w:firstLine="14.20pt"/>
        <w:jc w:val="both"/>
      </w:pPr>
      <w:r w:rsidRPr="00EB368A">
        <w:t>The graphs and comparison tables presented above offer a comprehensive overview of the performance metrics, namely accuracy, loss, validation accuracy, and validation loss, across multiple models. The graph shows the trend of the loss and accuracies of each model over 35 epochs, while the table shows us the summary of performance metrics of each model, particularly in the context of accuracy, loss, validation accuracy, and validation loss. Upon analyzing the results of each model, we conclude that the best performing model is CNN. Both the CNN and VGG16 models consistently have similar accuracy results in the range of 0.85 to 0.89 across each iteration with VGG generally having the higher accuracy, but for the loss VGG16 outperforms CNN. But after analyzing the graph and performance metrics even further, the VGG model shows signs of overfitting.</w:t>
      </w:r>
    </w:p>
    <w:p w14:paraId="2F1C7A82" w14:textId="060281E3" w:rsidR="00EB368A" w:rsidRDefault="00EB368A" w:rsidP="00EB368A">
      <w:pPr>
        <w:pStyle w:val="Heading1"/>
      </w:pPr>
      <w:r>
        <w:t>Conclusion</w:t>
      </w:r>
    </w:p>
    <w:p w14:paraId="00BE877C" w14:textId="77777777" w:rsidR="00EB368A" w:rsidRDefault="00EB368A" w:rsidP="00EB368A">
      <w:pPr>
        <w:ind w:firstLine="14.20pt"/>
        <w:jc w:val="both"/>
      </w:pPr>
      <w:r>
        <w:t>In this study, we aimed to develop a deep learning-based detection system for ALL using CNN and pretrained models. The dataset used for training and testing was the C-NMC-2019 dataset, which consists of images from both ALL and healthy bone marrow patients. This dataset underwent preprocessing, including resizing and labeling, to ensure proper processing.</w:t>
      </w:r>
    </w:p>
    <w:p w14:paraId="12544EA6" w14:textId="77777777" w:rsidR="00EB368A" w:rsidRDefault="00EB368A" w:rsidP="00EB368A">
      <w:pPr>
        <w:ind w:firstLine="14.20pt"/>
        <w:jc w:val="both"/>
      </w:pPr>
      <w:r>
        <w:t>Three different models—CNN, VGG16, and ResNet50—were trained and evaluated. The CNN model consistently achieved accuracy results ranging from 0.85 to 0.89, while VGG16 demonstrated even higher accuracy. However, the VGG16 model exhibited signs of overfitting. In comparison, the ResNet50 model performed poorly, with average accuracies around 0.79. During the results analysis, we visualized accuracy and loss trends over 35 epochs. The CNN model displayed strong performance, boasting high accuracy and relatively low loss. Overall, the CNN model emerged as the most reliable performer among the evaluated models.</w:t>
      </w:r>
    </w:p>
    <w:p w14:paraId="4759F7AE" w14:textId="77777777" w:rsidR="00EB368A" w:rsidRDefault="00EB368A" w:rsidP="00EB368A">
      <w:pPr>
        <w:ind w:firstLine="14.20pt"/>
        <w:jc w:val="both"/>
      </w:pPr>
    </w:p>
    <w:p w14:paraId="3B2E6BB9" w14:textId="617FA756" w:rsidR="00EB368A" w:rsidRPr="00EB368A" w:rsidRDefault="00EB368A" w:rsidP="00EB368A">
      <w:pPr>
        <w:ind w:firstLine="14.20pt"/>
        <w:jc w:val="both"/>
      </w:pPr>
      <w:r>
        <w:t>This study underscores the potential of CNN models and deep learning techniques for accurately detecting ALL. The findings emphasize the advantages of leveraging artificial intelligence in medical image analysis, recommending its integration into clinical settings for enhanced ALL detection. Future research could focus on refining these models and enlarging datasets to boost performance. In sum, this study advances ALL diagnostic technology and reinforces the significance of deep learning in medical imaging.</w:t>
      </w:r>
    </w:p>
    <w:p w14:paraId="479E7CE4" w14:textId="77777777" w:rsidR="009303D9" w:rsidRDefault="009303D9" w:rsidP="00A059B3">
      <w:pPr>
        <w:pStyle w:val="Heading5"/>
      </w:pPr>
      <w:r w:rsidRPr="005B520E">
        <w:t>References</w:t>
      </w:r>
    </w:p>
    <w:p w14:paraId="26A6941A" w14:textId="77777777" w:rsidR="009303D9" w:rsidRDefault="009303D9" w:rsidP="00836367">
      <w:pPr>
        <w:pStyle w:val="references"/>
        <w:numPr>
          <w:ilvl w:val="0"/>
          <w:numId w:val="0"/>
        </w:numPr>
        <w:ind w:start="18pt" w:hanging="18pt"/>
      </w:pPr>
    </w:p>
    <w:p w14:paraId="73290218" w14:textId="77777777" w:rsidR="00CA0FA9" w:rsidRPr="00CA0FA9" w:rsidRDefault="00CA0FA9" w:rsidP="00CA0FA9">
      <w:pPr>
        <w:pStyle w:val="Bibliography"/>
        <w:jc w:val="both"/>
        <w:rPr>
          <w:sz w:val="16"/>
          <w:szCs w:val="16"/>
        </w:rPr>
      </w:pPr>
      <w:r w:rsidRPr="00CA0FA9">
        <w:rPr>
          <w:b/>
          <w:color w:val="FF0000"/>
          <w:spacing w:val="-1"/>
          <w:sz w:val="16"/>
          <w:szCs w:val="16"/>
          <w:lang w:val="x-none" w:eastAsia="x-none"/>
        </w:rPr>
        <w:fldChar w:fldCharType="begin"/>
      </w:r>
      <w:r w:rsidRPr="00CA0FA9">
        <w:rPr>
          <w:b/>
          <w:color w:val="FF0000"/>
          <w:spacing w:val="-1"/>
          <w:sz w:val="16"/>
          <w:szCs w:val="16"/>
          <w:lang w:val="x-none" w:eastAsia="x-none"/>
        </w:rPr>
        <w:instrText xml:space="preserve"> ADDIN ZOTERO_BIBL {"uncited":[],"omitted":[],"custom":[]} CSL_BIBLIOGRAPHY </w:instrText>
      </w:r>
      <w:r w:rsidRPr="00CA0FA9">
        <w:rPr>
          <w:b/>
          <w:color w:val="FF0000"/>
          <w:spacing w:val="-1"/>
          <w:sz w:val="16"/>
          <w:szCs w:val="16"/>
          <w:lang w:val="x-none" w:eastAsia="x-none"/>
        </w:rPr>
        <w:fldChar w:fldCharType="separate"/>
      </w:r>
      <w:r w:rsidRPr="00CA0FA9">
        <w:rPr>
          <w:sz w:val="16"/>
          <w:szCs w:val="16"/>
        </w:rPr>
        <w:t>[1]</w:t>
      </w:r>
      <w:r w:rsidRPr="00CA0FA9">
        <w:rPr>
          <w:sz w:val="16"/>
          <w:szCs w:val="16"/>
        </w:rPr>
        <w:tab/>
        <w:t xml:space="preserve">S. Nabilah Mohd </w:t>
      </w:r>
      <w:proofErr w:type="spellStart"/>
      <w:r w:rsidRPr="00CA0FA9">
        <w:rPr>
          <w:sz w:val="16"/>
          <w:szCs w:val="16"/>
        </w:rPr>
        <w:t>Safuan</w:t>
      </w:r>
      <w:proofErr w:type="spellEnd"/>
      <w:r w:rsidRPr="00CA0FA9">
        <w:rPr>
          <w:sz w:val="16"/>
          <w:szCs w:val="16"/>
        </w:rPr>
        <w:t xml:space="preserve">, M. Razali Md Tomari, W. </w:t>
      </w:r>
      <w:proofErr w:type="spellStart"/>
      <w:r w:rsidRPr="00CA0FA9">
        <w:rPr>
          <w:sz w:val="16"/>
          <w:szCs w:val="16"/>
        </w:rPr>
        <w:t>Nurshazwani</w:t>
      </w:r>
      <w:proofErr w:type="spellEnd"/>
      <w:r w:rsidRPr="00CA0FA9">
        <w:rPr>
          <w:sz w:val="16"/>
          <w:szCs w:val="16"/>
        </w:rPr>
        <w:t xml:space="preserve"> Wan Zakaria, M. </w:t>
      </w:r>
      <w:proofErr w:type="spellStart"/>
      <w:r w:rsidRPr="00CA0FA9">
        <w:rPr>
          <w:sz w:val="16"/>
          <w:szCs w:val="16"/>
        </w:rPr>
        <w:t>Norzali</w:t>
      </w:r>
      <w:proofErr w:type="spellEnd"/>
      <w:r w:rsidRPr="00CA0FA9">
        <w:rPr>
          <w:sz w:val="16"/>
          <w:szCs w:val="16"/>
        </w:rPr>
        <w:t xml:space="preserve"> </w:t>
      </w:r>
      <w:proofErr w:type="spellStart"/>
      <w:r w:rsidRPr="00CA0FA9">
        <w:rPr>
          <w:sz w:val="16"/>
          <w:szCs w:val="16"/>
        </w:rPr>
        <w:t>Hj</w:t>
      </w:r>
      <w:proofErr w:type="spellEnd"/>
      <w:r w:rsidRPr="00CA0FA9">
        <w:rPr>
          <w:sz w:val="16"/>
          <w:szCs w:val="16"/>
        </w:rPr>
        <w:t xml:space="preserve"> Mohd, and N. S. Suriani, “Investigation of white blood cell </w:t>
      </w:r>
      <w:proofErr w:type="spellStart"/>
      <w:r w:rsidRPr="00CA0FA9">
        <w:rPr>
          <w:sz w:val="16"/>
          <w:szCs w:val="16"/>
        </w:rPr>
        <w:t>biomaker</w:t>
      </w:r>
      <w:proofErr w:type="spellEnd"/>
      <w:r w:rsidRPr="00CA0FA9">
        <w:rPr>
          <w:sz w:val="16"/>
          <w:szCs w:val="16"/>
        </w:rPr>
        <w:t xml:space="preserve"> model for acute lymphoblastic leukemia detection based on convolutional neural network,” </w:t>
      </w:r>
      <w:r w:rsidRPr="00CA0FA9">
        <w:rPr>
          <w:i/>
          <w:iCs/>
          <w:sz w:val="16"/>
          <w:szCs w:val="16"/>
        </w:rPr>
        <w:t xml:space="preserve">Bull. </w:t>
      </w:r>
      <w:proofErr w:type="spellStart"/>
      <w:r w:rsidRPr="00CA0FA9">
        <w:rPr>
          <w:i/>
          <w:iCs/>
          <w:sz w:val="16"/>
          <w:szCs w:val="16"/>
        </w:rPr>
        <w:t>Electr</w:t>
      </w:r>
      <w:proofErr w:type="spellEnd"/>
      <w:r w:rsidRPr="00CA0FA9">
        <w:rPr>
          <w:i/>
          <w:iCs/>
          <w:sz w:val="16"/>
          <w:szCs w:val="16"/>
        </w:rPr>
        <w:t>. Eng. Inform.</w:t>
      </w:r>
      <w:r w:rsidRPr="00CA0FA9">
        <w:rPr>
          <w:sz w:val="16"/>
          <w:szCs w:val="16"/>
        </w:rPr>
        <w:t xml:space="preserve">, vol. 9, no. 2, Apr. 2020, </w:t>
      </w:r>
      <w:proofErr w:type="spellStart"/>
      <w:r w:rsidRPr="00CA0FA9">
        <w:rPr>
          <w:sz w:val="16"/>
          <w:szCs w:val="16"/>
        </w:rPr>
        <w:t>doi</w:t>
      </w:r>
      <w:proofErr w:type="spellEnd"/>
      <w:r w:rsidRPr="00CA0FA9">
        <w:rPr>
          <w:sz w:val="16"/>
          <w:szCs w:val="16"/>
        </w:rPr>
        <w:t>: 10.11591/</w:t>
      </w:r>
      <w:proofErr w:type="gramStart"/>
      <w:r w:rsidRPr="00CA0FA9">
        <w:rPr>
          <w:sz w:val="16"/>
          <w:szCs w:val="16"/>
        </w:rPr>
        <w:t>eei.v</w:t>
      </w:r>
      <w:proofErr w:type="gramEnd"/>
      <w:r w:rsidRPr="00CA0FA9">
        <w:rPr>
          <w:sz w:val="16"/>
          <w:szCs w:val="16"/>
        </w:rPr>
        <w:t>9i2.1857.</w:t>
      </w:r>
    </w:p>
    <w:p w14:paraId="07424823" w14:textId="77777777" w:rsidR="00CA0FA9" w:rsidRPr="00CA0FA9" w:rsidRDefault="00CA0FA9" w:rsidP="00CA0FA9">
      <w:pPr>
        <w:pStyle w:val="Bibliography"/>
        <w:jc w:val="both"/>
        <w:rPr>
          <w:sz w:val="16"/>
          <w:szCs w:val="16"/>
        </w:rPr>
      </w:pPr>
      <w:r w:rsidRPr="00CA0FA9">
        <w:rPr>
          <w:sz w:val="16"/>
          <w:szCs w:val="16"/>
        </w:rPr>
        <w:t>[2]</w:t>
      </w:r>
      <w:r w:rsidRPr="00CA0FA9">
        <w:rPr>
          <w:sz w:val="16"/>
          <w:szCs w:val="16"/>
        </w:rPr>
        <w:tab/>
        <w:t xml:space="preserve">D. Kumar </w:t>
      </w:r>
      <w:r w:rsidRPr="00CA0FA9">
        <w:rPr>
          <w:i/>
          <w:iCs/>
          <w:sz w:val="16"/>
          <w:szCs w:val="16"/>
        </w:rPr>
        <w:t>et al.</w:t>
      </w:r>
      <w:r w:rsidRPr="00CA0FA9">
        <w:rPr>
          <w:sz w:val="16"/>
          <w:szCs w:val="16"/>
        </w:rPr>
        <w:t xml:space="preserve">, “Automatic Detection of White Blood Cancer </w:t>
      </w:r>
      <w:proofErr w:type="gramStart"/>
      <w:r w:rsidRPr="00CA0FA9">
        <w:rPr>
          <w:sz w:val="16"/>
          <w:szCs w:val="16"/>
        </w:rPr>
        <w:t>From</w:t>
      </w:r>
      <w:proofErr w:type="gramEnd"/>
      <w:r w:rsidRPr="00CA0FA9">
        <w:rPr>
          <w:sz w:val="16"/>
          <w:szCs w:val="16"/>
        </w:rPr>
        <w:t xml:space="preserve"> Bone Marrow Microscopic Images Using Convolutional Neural Networks,” </w:t>
      </w:r>
      <w:r w:rsidRPr="00CA0FA9">
        <w:rPr>
          <w:i/>
          <w:iCs/>
          <w:sz w:val="16"/>
          <w:szCs w:val="16"/>
        </w:rPr>
        <w:t>IEEE Access</w:t>
      </w:r>
      <w:r w:rsidRPr="00CA0FA9">
        <w:rPr>
          <w:sz w:val="16"/>
          <w:szCs w:val="16"/>
        </w:rPr>
        <w:t xml:space="preserve">, vol. 8, pp. 142521–142531, 2020, </w:t>
      </w:r>
      <w:proofErr w:type="spellStart"/>
      <w:r w:rsidRPr="00CA0FA9">
        <w:rPr>
          <w:sz w:val="16"/>
          <w:szCs w:val="16"/>
        </w:rPr>
        <w:t>doi</w:t>
      </w:r>
      <w:proofErr w:type="spellEnd"/>
      <w:r w:rsidRPr="00CA0FA9">
        <w:rPr>
          <w:sz w:val="16"/>
          <w:szCs w:val="16"/>
        </w:rPr>
        <w:t>: 10.1109/ACCESS.2020.3012292.</w:t>
      </w:r>
    </w:p>
    <w:p w14:paraId="14D60C1B" w14:textId="77777777" w:rsidR="00CA0FA9" w:rsidRPr="00CA0FA9" w:rsidRDefault="00CA0FA9" w:rsidP="00CA0FA9">
      <w:pPr>
        <w:pStyle w:val="Bibliography"/>
        <w:jc w:val="both"/>
        <w:rPr>
          <w:sz w:val="16"/>
          <w:szCs w:val="16"/>
        </w:rPr>
      </w:pPr>
      <w:r w:rsidRPr="00CA0FA9">
        <w:rPr>
          <w:sz w:val="16"/>
          <w:szCs w:val="16"/>
        </w:rPr>
        <w:t>[3]</w:t>
      </w:r>
      <w:r w:rsidRPr="00CA0FA9">
        <w:rPr>
          <w:sz w:val="16"/>
          <w:szCs w:val="16"/>
        </w:rPr>
        <w:tab/>
        <w:t xml:space="preserve">J. Prellberg and O. Kramer, “Acute Lymphoblastic Leukemia Classification from Microscopic Images Using Convolutional Neural Networks,” in </w:t>
      </w:r>
      <w:r w:rsidRPr="00CA0FA9">
        <w:rPr>
          <w:i/>
          <w:iCs/>
          <w:sz w:val="16"/>
          <w:szCs w:val="16"/>
        </w:rPr>
        <w:t>ISBI 2019 C-NMC Challenge: Classification in Cancer Cell Imaging</w:t>
      </w:r>
      <w:r w:rsidRPr="00CA0FA9">
        <w:rPr>
          <w:sz w:val="16"/>
          <w:szCs w:val="16"/>
        </w:rPr>
        <w:t xml:space="preserve">, A. Gupta and R. Gupta, Eds., in Lecture Notes in Bioengineering. Singapore: Springer Singapore, 2019, pp. 53–61. </w:t>
      </w:r>
      <w:proofErr w:type="spellStart"/>
      <w:r w:rsidRPr="00CA0FA9">
        <w:rPr>
          <w:sz w:val="16"/>
          <w:szCs w:val="16"/>
        </w:rPr>
        <w:t>doi</w:t>
      </w:r>
      <w:proofErr w:type="spellEnd"/>
      <w:r w:rsidRPr="00CA0FA9">
        <w:rPr>
          <w:sz w:val="16"/>
          <w:szCs w:val="16"/>
        </w:rPr>
        <w:t>: 10.1007/978-981-15-0798-4_6.</w:t>
      </w:r>
    </w:p>
    <w:p w14:paraId="729B33C8" w14:textId="77777777" w:rsidR="00CA0FA9" w:rsidRPr="00CA0FA9" w:rsidRDefault="00CA0FA9" w:rsidP="00CA0FA9">
      <w:pPr>
        <w:pStyle w:val="Bibliography"/>
        <w:jc w:val="both"/>
        <w:rPr>
          <w:sz w:val="16"/>
          <w:szCs w:val="16"/>
        </w:rPr>
      </w:pPr>
      <w:r w:rsidRPr="00CA0FA9">
        <w:rPr>
          <w:sz w:val="16"/>
          <w:szCs w:val="16"/>
        </w:rPr>
        <w:t>[4]</w:t>
      </w:r>
      <w:r w:rsidRPr="00CA0FA9">
        <w:rPr>
          <w:sz w:val="16"/>
          <w:szCs w:val="16"/>
        </w:rPr>
        <w:tab/>
        <w:t xml:space="preserve">Z. Jiang, Z. Dong, L. Wang, and W. Jiang, “Method for Diagnosis of Acute Lymphoblastic Leukemia Based on </w:t>
      </w:r>
      <w:proofErr w:type="spellStart"/>
      <w:r w:rsidRPr="00CA0FA9">
        <w:rPr>
          <w:sz w:val="16"/>
          <w:szCs w:val="16"/>
        </w:rPr>
        <w:t>ViT</w:t>
      </w:r>
      <w:proofErr w:type="spellEnd"/>
      <w:r w:rsidRPr="00CA0FA9">
        <w:rPr>
          <w:sz w:val="16"/>
          <w:szCs w:val="16"/>
        </w:rPr>
        <w:t xml:space="preserve">-CNN Ensemble Model,” </w:t>
      </w:r>
      <w:proofErr w:type="spellStart"/>
      <w:r w:rsidRPr="00CA0FA9">
        <w:rPr>
          <w:i/>
          <w:iCs/>
          <w:sz w:val="16"/>
          <w:szCs w:val="16"/>
        </w:rPr>
        <w:t>Comput</w:t>
      </w:r>
      <w:proofErr w:type="spellEnd"/>
      <w:r w:rsidRPr="00CA0FA9">
        <w:rPr>
          <w:i/>
          <w:iCs/>
          <w:sz w:val="16"/>
          <w:szCs w:val="16"/>
        </w:rPr>
        <w:t xml:space="preserve">. </w:t>
      </w:r>
      <w:proofErr w:type="spellStart"/>
      <w:r w:rsidRPr="00CA0FA9">
        <w:rPr>
          <w:i/>
          <w:iCs/>
          <w:sz w:val="16"/>
          <w:szCs w:val="16"/>
        </w:rPr>
        <w:t>Intell</w:t>
      </w:r>
      <w:proofErr w:type="spellEnd"/>
      <w:r w:rsidRPr="00CA0FA9">
        <w:rPr>
          <w:i/>
          <w:iCs/>
          <w:sz w:val="16"/>
          <w:szCs w:val="16"/>
        </w:rPr>
        <w:t xml:space="preserve">. </w:t>
      </w:r>
      <w:proofErr w:type="spellStart"/>
      <w:r w:rsidRPr="00CA0FA9">
        <w:rPr>
          <w:i/>
          <w:iCs/>
          <w:sz w:val="16"/>
          <w:szCs w:val="16"/>
        </w:rPr>
        <w:t>Neurosci</w:t>
      </w:r>
      <w:proofErr w:type="spellEnd"/>
      <w:r w:rsidRPr="00CA0FA9">
        <w:rPr>
          <w:i/>
          <w:iCs/>
          <w:sz w:val="16"/>
          <w:szCs w:val="16"/>
        </w:rPr>
        <w:t>.</w:t>
      </w:r>
      <w:r w:rsidRPr="00CA0FA9">
        <w:rPr>
          <w:sz w:val="16"/>
          <w:szCs w:val="16"/>
        </w:rPr>
        <w:t xml:space="preserve">, vol. 2021, pp. 1–12, Aug. 2021, </w:t>
      </w:r>
      <w:proofErr w:type="spellStart"/>
      <w:r w:rsidRPr="00CA0FA9">
        <w:rPr>
          <w:sz w:val="16"/>
          <w:szCs w:val="16"/>
        </w:rPr>
        <w:t>doi</w:t>
      </w:r>
      <w:proofErr w:type="spellEnd"/>
      <w:r w:rsidRPr="00CA0FA9">
        <w:rPr>
          <w:sz w:val="16"/>
          <w:szCs w:val="16"/>
        </w:rPr>
        <w:t>: 10.1155/2021/7529893.</w:t>
      </w:r>
    </w:p>
    <w:p w14:paraId="471E86E7" w14:textId="77777777" w:rsidR="00CA0FA9" w:rsidRPr="00CA0FA9" w:rsidRDefault="00CA0FA9" w:rsidP="00CA0FA9">
      <w:pPr>
        <w:pStyle w:val="Bibliography"/>
        <w:jc w:val="both"/>
        <w:rPr>
          <w:sz w:val="16"/>
          <w:szCs w:val="16"/>
        </w:rPr>
      </w:pPr>
      <w:r w:rsidRPr="00CA0FA9">
        <w:rPr>
          <w:sz w:val="16"/>
          <w:szCs w:val="16"/>
        </w:rPr>
        <w:t>[5]</w:t>
      </w:r>
      <w:r w:rsidRPr="00CA0FA9">
        <w:rPr>
          <w:sz w:val="16"/>
          <w:szCs w:val="16"/>
        </w:rPr>
        <w:tab/>
        <w:t xml:space="preserve">S. </w:t>
      </w:r>
      <w:proofErr w:type="spellStart"/>
      <w:r w:rsidRPr="00CA0FA9">
        <w:rPr>
          <w:sz w:val="16"/>
          <w:szCs w:val="16"/>
        </w:rPr>
        <w:t>Rezayi</w:t>
      </w:r>
      <w:proofErr w:type="spellEnd"/>
      <w:r w:rsidRPr="00CA0FA9">
        <w:rPr>
          <w:sz w:val="16"/>
          <w:szCs w:val="16"/>
        </w:rPr>
        <w:t xml:space="preserve">, N. Mohammadzadeh, H. </w:t>
      </w:r>
      <w:proofErr w:type="spellStart"/>
      <w:r w:rsidRPr="00CA0FA9">
        <w:rPr>
          <w:sz w:val="16"/>
          <w:szCs w:val="16"/>
        </w:rPr>
        <w:t>Bouraghi</w:t>
      </w:r>
      <w:proofErr w:type="spellEnd"/>
      <w:r w:rsidRPr="00CA0FA9">
        <w:rPr>
          <w:sz w:val="16"/>
          <w:szCs w:val="16"/>
        </w:rPr>
        <w:t xml:space="preserve">, S. Saeedi, and A. Mohammadpour, “Timely Diagnosis of Acute Lymphoblastic Leukemia Using Artificial Intelligence-Oriented Deep Learning Methods,” </w:t>
      </w:r>
      <w:proofErr w:type="spellStart"/>
      <w:r w:rsidRPr="00CA0FA9">
        <w:rPr>
          <w:i/>
          <w:iCs/>
          <w:sz w:val="16"/>
          <w:szCs w:val="16"/>
        </w:rPr>
        <w:t>Comput</w:t>
      </w:r>
      <w:proofErr w:type="spellEnd"/>
      <w:r w:rsidRPr="00CA0FA9">
        <w:rPr>
          <w:i/>
          <w:iCs/>
          <w:sz w:val="16"/>
          <w:szCs w:val="16"/>
        </w:rPr>
        <w:t xml:space="preserve">. </w:t>
      </w:r>
      <w:proofErr w:type="spellStart"/>
      <w:r w:rsidRPr="00CA0FA9">
        <w:rPr>
          <w:i/>
          <w:iCs/>
          <w:sz w:val="16"/>
          <w:szCs w:val="16"/>
        </w:rPr>
        <w:t>Intell</w:t>
      </w:r>
      <w:proofErr w:type="spellEnd"/>
      <w:r w:rsidRPr="00CA0FA9">
        <w:rPr>
          <w:i/>
          <w:iCs/>
          <w:sz w:val="16"/>
          <w:szCs w:val="16"/>
        </w:rPr>
        <w:t xml:space="preserve">. </w:t>
      </w:r>
      <w:proofErr w:type="spellStart"/>
      <w:r w:rsidRPr="00CA0FA9">
        <w:rPr>
          <w:i/>
          <w:iCs/>
          <w:sz w:val="16"/>
          <w:szCs w:val="16"/>
        </w:rPr>
        <w:t>Neurosci</w:t>
      </w:r>
      <w:proofErr w:type="spellEnd"/>
      <w:r w:rsidRPr="00CA0FA9">
        <w:rPr>
          <w:i/>
          <w:iCs/>
          <w:sz w:val="16"/>
          <w:szCs w:val="16"/>
        </w:rPr>
        <w:t>.</w:t>
      </w:r>
      <w:r w:rsidRPr="00CA0FA9">
        <w:rPr>
          <w:sz w:val="16"/>
          <w:szCs w:val="16"/>
        </w:rPr>
        <w:t xml:space="preserve">, vol. 2021, pp. 1–12, Nov. 2021, </w:t>
      </w:r>
      <w:proofErr w:type="spellStart"/>
      <w:r w:rsidRPr="00CA0FA9">
        <w:rPr>
          <w:sz w:val="16"/>
          <w:szCs w:val="16"/>
        </w:rPr>
        <w:t>doi</w:t>
      </w:r>
      <w:proofErr w:type="spellEnd"/>
      <w:r w:rsidRPr="00CA0FA9">
        <w:rPr>
          <w:sz w:val="16"/>
          <w:szCs w:val="16"/>
        </w:rPr>
        <w:t>: 10.1155/2021/5478157.</w:t>
      </w:r>
    </w:p>
    <w:p w14:paraId="792A2082" w14:textId="77777777" w:rsidR="00CA0FA9" w:rsidRPr="00CA0FA9" w:rsidRDefault="00CA0FA9" w:rsidP="00CA0FA9">
      <w:pPr>
        <w:pStyle w:val="Bibliography"/>
        <w:jc w:val="both"/>
        <w:rPr>
          <w:sz w:val="16"/>
          <w:szCs w:val="16"/>
        </w:rPr>
      </w:pPr>
      <w:r w:rsidRPr="00CA0FA9">
        <w:rPr>
          <w:sz w:val="16"/>
          <w:szCs w:val="16"/>
        </w:rPr>
        <w:t>[6]</w:t>
      </w:r>
      <w:r w:rsidRPr="00CA0FA9">
        <w:rPr>
          <w:sz w:val="16"/>
          <w:szCs w:val="16"/>
        </w:rPr>
        <w:tab/>
        <w:t xml:space="preserve">A. </w:t>
      </w:r>
      <w:proofErr w:type="spellStart"/>
      <w:r w:rsidRPr="00CA0FA9">
        <w:rPr>
          <w:sz w:val="16"/>
          <w:szCs w:val="16"/>
        </w:rPr>
        <w:t>Almadhor</w:t>
      </w:r>
      <w:proofErr w:type="spellEnd"/>
      <w:r w:rsidRPr="00CA0FA9">
        <w:rPr>
          <w:sz w:val="16"/>
          <w:szCs w:val="16"/>
        </w:rPr>
        <w:t xml:space="preserve">, U. Sattar, A. Al </w:t>
      </w:r>
      <w:proofErr w:type="spellStart"/>
      <w:r w:rsidRPr="00CA0FA9">
        <w:rPr>
          <w:sz w:val="16"/>
          <w:szCs w:val="16"/>
        </w:rPr>
        <w:t>Hejaili</w:t>
      </w:r>
      <w:proofErr w:type="spellEnd"/>
      <w:r w:rsidRPr="00CA0FA9">
        <w:rPr>
          <w:sz w:val="16"/>
          <w:szCs w:val="16"/>
        </w:rPr>
        <w:t xml:space="preserve">, U. Ghulam Mohammad, U. Tariq, and H. Ben </w:t>
      </w:r>
      <w:proofErr w:type="spellStart"/>
      <w:r w:rsidRPr="00CA0FA9">
        <w:rPr>
          <w:sz w:val="16"/>
          <w:szCs w:val="16"/>
        </w:rPr>
        <w:t>Chikha</w:t>
      </w:r>
      <w:proofErr w:type="spellEnd"/>
      <w:r w:rsidRPr="00CA0FA9">
        <w:rPr>
          <w:sz w:val="16"/>
          <w:szCs w:val="16"/>
        </w:rPr>
        <w:t xml:space="preserve">, “An efficient computer vision-based approach for acute lymphoblastic leukemia prediction,” </w:t>
      </w:r>
      <w:r w:rsidRPr="00CA0FA9">
        <w:rPr>
          <w:i/>
          <w:iCs/>
          <w:sz w:val="16"/>
          <w:szCs w:val="16"/>
        </w:rPr>
        <w:t xml:space="preserve">Front. </w:t>
      </w:r>
      <w:proofErr w:type="spellStart"/>
      <w:r w:rsidRPr="00CA0FA9">
        <w:rPr>
          <w:i/>
          <w:iCs/>
          <w:sz w:val="16"/>
          <w:szCs w:val="16"/>
        </w:rPr>
        <w:t>Comput</w:t>
      </w:r>
      <w:proofErr w:type="spellEnd"/>
      <w:r w:rsidRPr="00CA0FA9">
        <w:rPr>
          <w:i/>
          <w:iCs/>
          <w:sz w:val="16"/>
          <w:szCs w:val="16"/>
        </w:rPr>
        <w:t xml:space="preserve">. </w:t>
      </w:r>
      <w:proofErr w:type="spellStart"/>
      <w:r w:rsidRPr="00CA0FA9">
        <w:rPr>
          <w:i/>
          <w:iCs/>
          <w:sz w:val="16"/>
          <w:szCs w:val="16"/>
        </w:rPr>
        <w:t>Neurosci</w:t>
      </w:r>
      <w:proofErr w:type="spellEnd"/>
      <w:r w:rsidRPr="00CA0FA9">
        <w:rPr>
          <w:i/>
          <w:iCs/>
          <w:sz w:val="16"/>
          <w:szCs w:val="16"/>
        </w:rPr>
        <w:t>.</w:t>
      </w:r>
      <w:r w:rsidRPr="00CA0FA9">
        <w:rPr>
          <w:sz w:val="16"/>
          <w:szCs w:val="16"/>
        </w:rPr>
        <w:t xml:space="preserve">, vol. 16, p. 1083649, Nov. 2022, </w:t>
      </w:r>
      <w:proofErr w:type="spellStart"/>
      <w:r w:rsidRPr="00CA0FA9">
        <w:rPr>
          <w:sz w:val="16"/>
          <w:szCs w:val="16"/>
        </w:rPr>
        <w:t>doi</w:t>
      </w:r>
      <w:proofErr w:type="spellEnd"/>
      <w:r w:rsidRPr="00CA0FA9">
        <w:rPr>
          <w:sz w:val="16"/>
          <w:szCs w:val="16"/>
        </w:rPr>
        <w:t>: 10.3389/fncom.2022.1083649.</w:t>
      </w:r>
    </w:p>
    <w:p w14:paraId="602E1E33" w14:textId="77777777" w:rsidR="00CA0FA9" w:rsidRPr="00CA0FA9" w:rsidRDefault="00CA0FA9" w:rsidP="00CA0FA9">
      <w:pPr>
        <w:pStyle w:val="Bibliography"/>
        <w:jc w:val="both"/>
        <w:rPr>
          <w:sz w:val="16"/>
          <w:szCs w:val="16"/>
        </w:rPr>
      </w:pPr>
      <w:r w:rsidRPr="00CA0FA9">
        <w:rPr>
          <w:sz w:val="16"/>
          <w:szCs w:val="16"/>
        </w:rPr>
        <w:t>[7]</w:t>
      </w:r>
      <w:r w:rsidRPr="00CA0FA9">
        <w:rPr>
          <w:sz w:val="16"/>
          <w:szCs w:val="16"/>
        </w:rPr>
        <w:tab/>
        <w:t xml:space="preserve">M. Zakir Ullah </w:t>
      </w:r>
      <w:r w:rsidRPr="00CA0FA9">
        <w:rPr>
          <w:i/>
          <w:iCs/>
          <w:sz w:val="16"/>
          <w:szCs w:val="16"/>
        </w:rPr>
        <w:t>et al.</w:t>
      </w:r>
      <w:r w:rsidRPr="00CA0FA9">
        <w:rPr>
          <w:sz w:val="16"/>
          <w:szCs w:val="16"/>
        </w:rPr>
        <w:t xml:space="preserve">, “An Attention-Based Convolutional Neural Network for Acute Lymphoblastic Leukemia Classification,” </w:t>
      </w:r>
      <w:r w:rsidRPr="00CA0FA9">
        <w:rPr>
          <w:i/>
          <w:iCs/>
          <w:sz w:val="16"/>
          <w:szCs w:val="16"/>
        </w:rPr>
        <w:t>Appl. Sci.</w:t>
      </w:r>
      <w:r w:rsidRPr="00CA0FA9">
        <w:rPr>
          <w:sz w:val="16"/>
          <w:szCs w:val="16"/>
        </w:rPr>
        <w:t xml:space="preserve">, vol. 11, no. 22, p. 10662, Nov. 2021, </w:t>
      </w:r>
      <w:proofErr w:type="spellStart"/>
      <w:r w:rsidRPr="00CA0FA9">
        <w:rPr>
          <w:sz w:val="16"/>
          <w:szCs w:val="16"/>
        </w:rPr>
        <w:t>doi</w:t>
      </w:r>
      <w:proofErr w:type="spellEnd"/>
      <w:r w:rsidRPr="00CA0FA9">
        <w:rPr>
          <w:sz w:val="16"/>
          <w:szCs w:val="16"/>
        </w:rPr>
        <w:t>: 10.3390/app112210662.</w:t>
      </w:r>
    </w:p>
    <w:p w14:paraId="644977D9" w14:textId="77777777" w:rsidR="00CA0FA9" w:rsidRPr="00CA0FA9" w:rsidRDefault="00CA0FA9" w:rsidP="00CA0FA9">
      <w:pPr>
        <w:pStyle w:val="Bibliography"/>
        <w:jc w:val="both"/>
        <w:rPr>
          <w:sz w:val="16"/>
          <w:szCs w:val="16"/>
        </w:rPr>
      </w:pPr>
      <w:r w:rsidRPr="00CA0FA9">
        <w:rPr>
          <w:sz w:val="16"/>
          <w:szCs w:val="16"/>
        </w:rPr>
        <w:t>[8]</w:t>
      </w:r>
      <w:r w:rsidRPr="00CA0FA9">
        <w:rPr>
          <w:sz w:val="16"/>
          <w:szCs w:val="16"/>
        </w:rPr>
        <w:tab/>
        <w:t xml:space="preserve">J. Maurício de Oliveira and D. Dantas, “Classification of Normal versus Leukemic Cells with Data Augmentation and Convolutional Neural </w:t>
      </w:r>
      <w:proofErr w:type="gramStart"/>
      <w:r w:rsidRPr="00CA0FA9">
        <w:rPr>
          <w:sz w:val="16"/>
          <w:szCs w:val="16"/>
        </w:rPr>
        <w:t>Networks:,</w:t>
      </w:r>
      <w:proofErr w:type="gramEnd"/>
      <w:r w:rsidRPr="00CA0FA9">
        <w:rPr>
          <w:sz w:val="16"/>
          <w:szCs w:val="16"/>
        </w:rPr>
        <w:t xml:space="preserve">” in </w:t>
      </w:r>
      <w:r w:rsidRPr="00CA0FA9">
        <w:rPr>
          <w:i/>
          <w:iCs/>
          <w:sz w:val="16"/>
          <w:szCs w:val="16"/>
        </w:rPr>
        <w:t>Proceedings of the 16th International Joint Conference on Computer Vision, Imaging and Computer Graphics Theory and Applications</w:t>
      </w:r>
      <w:r w:rsidRPr="00CA0FA9">
        <w:rPr>
          <w:sz w:val="16"/>
          <w:szCs w:val="16"/>
        </w:rPr>
        <w:t xml:space="preserve">, Online Streaming, --- Select a Country ---: SCITEPRESS - Science and Technology Publications, 2021, pp. 685–692. </w:t>
      </w:r>
      <w:proofErr w:type="spellStart"/>
      <w:r w:rsidRPr="00CA0FA9">
        <w:rPr>
          <w:sz w:val="16"/>
          <w:szCs w:val="16"/>
        </w:rPr>
        <w:t>doi</w:t>
      </w:r>
      <w:proofErr w:type="spellEnd"/>
      <w:r w:rsidRPr="00CA0FA9">
        <w:rPr>
          <w:sz w:val="16"/>
          <w:szCs w:val="16"/>
        </w:rPr>
        <w:t>: 10.5220/0010257406850692.</w:t>
      </w:r>
    </w:p>
    <w:p w14:paraId="71879A31" w14:textId="77777777" w:rsidR="00CA0FA9" w:rsidRPr="00CA0FA9" w:rsidRDefault="00CA0FA9" w:rsidP="00CA0FA9">
      <w:pPr>
        <w:pStyle w:val="Bibliography"/>
        <w:jc w:val="both"/>
        <w:rPr>
          <w:sz w:val="16"/>
          <w:szCs w:val="16"/>
        </w:rPr>
      </w:pPr>
      <w:r w:rsidRPr="00CA0FA9">
        <w:rPr>
          <w:sz w:val="16"/>
          <w:szCs w:val="16"/>
        </w:rPr>
        <w:t>[9]</w:t>
      </w:r>
      <w:r w:rsidRPr="00CA0FA9">
        <w:rPr>
          <w:sz w:val="16"/>
          <w:szCs w:val="16"/>
        </w:rPr>
        <w:tab/>
        <w:t xml:space="preserve">N. </w:t>
      </w:r>
      <w:proofErr w:type="spellStart"/>
      <w:r w:rsidRPr="00CA0FA9">
        <w:rPr>
          <w:sz w:val="16"/>
          <w:szCs w:val="16"/>
        </w:rPr>
        <w:t>Sampathila</w:t>
      </w:r>
      <w:proofErr w:type="spellEnd"/>
      <w:r w:rsidRPr="00CA0FA9">
        <w:rPr>
          <w:sz w:val="16"/>
          <w:szCs w:val="16"/>
        </w:rPr>
        <w:t xml:space="preserve"> </w:t>
      </w:r>
      <w:r w:rsidRPr="00CA0FA9">
        <w:rPr>
          <w:i/>
          <w:iCs/>
          <w:sz w:val="16"/>
          <w:szCs w:val="16"/>
        </w:rPr>
        <w:t>et al.</w:t>
      </w:r>
      <w:r w:rsidRPr="00CA0FA9">
        <w:rPr>
          <w:sz w:val="16"/>
          <w:szCs w:val="16"/>
        </w:rPr>
        <w:t xml:space="preserve">, “Customized Deep Learning Classifier for Detection of Acute Lymphoblastic Leukemia Using Blood Smear Images,” </w:t>
      </w:r>
      <w:r w:rsidRPr="00CA0FA9">
        <w:rPr>
          <w:i/>
          <w:iCs/>
          <w:sz w:val="16"/>
          <w:szCs w:val="16"/>
        </w:rPr>
        <w:t>Healthcare</w:t>
      </w:r>
      <w:r w:rsidRPr="00CA0FA9">
        <w:rPr>
          <w:sz w:val="16"/>
          <w:szCs w:val="16"/>
        </w:rPr>
        <w:t xml:space="preserve">, vol. 10, no. 10, p. 1812, Sep. 2022, </w:t>
      </w:r>
      <w:proofErr w:type="spellStart"/>
      <w:r w:rsidRPr="00CA0FA9">
        <w:rPr>
          <w:sz w:val="16"/>
          <w:szCs w:val="16"/>
        </w:rPr>
        <w:t>doi</w:t>
      </w:r>
      <w:proofErr w:type="spellEnd"/>
      <w:r w:rsidRPr="00CA0FA9">
        <w:rPr>
          <w:sz w:val="16"/>
          <w:szCs w:val="16"/>
        </w:rPr>
        <w:t>: 10.3390/healthcare10101812.</w:t>
      </w:r>
    </w:p>
    <w:p w14:paraId="7A334C3F" w14:textId="77777777" w:rsidR="00CA0FA9" w:rsidRPr="00CA0FA9" w:rsidRDefault="00CA0FA9" w:rsidP="00CA0FA9">
      <w:pPr>
        <w:pStyle w:val="Bibliography"/>
        <w:jc w:val="both"/>
        <w:rPr>
          <w:sz w:val="16"/>
          <w:szCs w:val="16"/>
        </w:rPr>
      </w:pPr>
      <w:r w:rsidRPr="00CA0FA9">
        <w:rPr>
          <w:sz w:val="16"/>
          <w:szCs w:val="16"/>
        </w:rPr>
        <w:t>[10]</w:t>
      </w:r>
      <w:r w:rsidRPr="00CA0FA9">
        <w:rPr>
          <w:sz w:val="16"/>
          <w:szCs w:val="16"/>
        </w:rPr>
        <w:tab/>
        <w:t xml:space="preserve">T. T. P. Thanh, C. </w:t>
      </w:r>
      <w:proofErr w:type="spellStart"/>
      <w:r w:rsidRPr="00CA0FA9">
        <w:rPr>
          <w:sz w:val="16"/>
          <w:szCs w:val="16"/>
        </w:rPr>
        <w:t>Vununu</w:t>
      </w:r>
      <w:proofErr w:type="spellEnd"/>
      <w:r w:rsidRPr="00CA0FA9">
        <w:rPr>
          <w:sz w:val="16"/>
          <w:szCs w:val="16"/>
        </w:rPr>
        <w:t xml:space="preserve">, S. Atoev, S.-H. Lee, and K.-R. Kwon, “Leukemia Blood Cell Image Classification Using Convolutional Neural Network,” </w:t>
      </w:r>
      <w:r w:rsidRPr="00CA0FA9">
        <w:rPr>
          <w:i/>
          <w:iCs/>
          <w:sz w:val="16"/>
          <w:szCs w:val="16"/>
        </w:rPr>
        <w:t xml:space="preserve">Int. J. </w:t>
      </w:r>
      <w:proofErr w:type="spellStart"/>
      <w:r w:rsidRPr="00CA0FA9">
        <w:rPr>
          <w:i/>
          <w:iCs/>
          <w:sz w:val="16"/>
          <w:szCs w:val="16"/>
        </w:rPr>
        <w:t>Comput</w:t>
      </w:r>
      <w:proofErr w:type="spellEnd"/>
      <w:r w:rsidRPr="00CA0FA9">
        <w:rPr>
          <w:i/>
          <w:iCs/>
          <w:sz w:val="16"/>
          <w:szCs w:val="16"/>
        </w:rPr>
        <w:t>. Theory Eng.</w:t>
      </w:r>
      <w:r w:rsidRPr="00CA0FA9">
        <w:rPr>
          <w:sz w:val="16"/>
          <w:szCs w:val="16"/>
        </w:rPr>
        <w:t xml:space="preserve">, vol. 10, no. 2, pp. 54–58, 2018, </w:t>
      </w:r>
      <w:proofErr w:type="spellStart"/>
      <w:r w:rsidRPr="00CA0FA9">
        <w:rPr>
          <w:sz w:val="16"/>
          <w:szCs w:val="16"/>
        </w:rPr>
        <w:t>doi</w:t>
      </w:r>
      <w:proofErr w:type="spellEnd"/>
      <w:r w:rsidRPr="00CA0FA9">
        <w:rPr>
          <w:sz w:val="16"/>
          <w:szCs w:val="16"/>
        </w:rPr>
        <w:t>: 10.7763/</w:t>
      </w:r>
      <w:proofErr w:type="gramStart"/>
      <w:r w:rsidRPr="00CA0FA9">
        <w:rPr>
          <w:sz w:val="16"/>
          <w:szCs w:val="16"/>
        </w:rPr>
        <w:t>IJCTE.2018.V</w:t>
      </w:r>
      <w:proofErr w:type="gramEnd"/>
      <w:r w:rsidRPr="00CA0FA9">
        <w:rPr>
          <w:sz w:val="16"/>
          <w:szCs w:val="16"/>
        </w:rPr>
        <w:t>10.1198.</w:t>
      </w:r>
    </w:p>
    <w:p w14:paraId="1D01163C" w14:textId="77777777" w:rsidR="00CA0FA9" w:rsidRPr="00CA0FA9" w:rsidRDefault="00CA0FA9" w:rsidP="00CA0FA9">
      <w:pPr>
        <w:pStyle w:val="Bibliography"/>
        <w:jc w:val="both"/>
        <w:rPr>
          <w:sz w:val="16"/>
          <w:szCs w:val="16"/>
        </w:rPr>
      </w:pPr>
      <w:r w:rsidRPr="00CA0FA9">
        <w:rPr>
          <w:sz w:val="16"/>
          <w:szCs w:val="16"/>
        </w:rPr>
        <w:t>[11]</w:t>
      </w:r>
      <w:r w:rsidRPr="00CA0FA9">
        <w:rPr>
          <w:sz w:val="16"/>
          <w:szCs w:val="16"/>
        </w:rPr>
        <w:tab/>
        <w:t xml:space="preserve">C. Mondal </w:t>
      </w:r>
      <w:r w:rsidRPr="00CA0FA9">
        <w:rPr>
          <w:i/>
          <w:iCs/>
          <w:sz w:val="16"/>
          <w:szCs w:val="16"/>
        </w:rPr>
        <w:t>et al.</w:t>
      </w:r>
      <w:r w:rsidRPr="00CA0FA9">
        <w:rPr>
          <w:sz w:val="16"/>
          <w:szCs w:val="16"/>
        </w:rPr>
        <w:t xml:space="preserve">, “Ensemble of Convolutional Neural Networks to diagnose Acute Lymphoblastic Leukemia from microscopic images,” </w:t>
      </w:r>
      <w:r w:rsidRPr="00CA0FA9">
        <w:rPr>
          <w:i/>
          <w:iCs/>
          <w:sz w:val="16"/>
          <w:szCs w:val="16"/>
        </w:rPr>
        <w:t>Inform. Med. Unlocked</w:t>
      </w:r>
      <w:r w:rsidRPr="00CA0FA9">
        <w:rPr>
          <w:sz w:val="16"/>
          <w:szCs w:val="16"/>
        </w:rPr>
        <w:t xml:space="preserve">, vol. 27, p. 100794, 2021, </w:t>
      </w:r>
      <w:proofErr w:type="spellStart"/>
      <w:r w:rsidRPr="00CA0FA9">
        <w:rPr>
          <w:sz w:val="16"/>
          <w:szCs w:val="16"/>
        </w:rPr>
        <w:t>doi</w:t>
      </w:r>
      <w:proofErr w:type="spellEnd"/>
      <w:r w:rsidRPr="00CA0FA9">
        <w:rPr>
          <w:sz w:val="16"/>
          <w:szCs w:val="16"/>
        </w:rPr>
        <w:t>: 10.1016/j.imu.2021.100794.</w:t>
      </w:r>
    </w:p>
    <w:p w14:paraId="4DBEAD53" w14:textId="77777777" w:rsidR="00CA0FA9" w:rsidRPr="00CA0FA9" w:rsidRDefault="00CA0FA9" w:rsidP="00CA0FA9">
      <w:pPr>
        <w:pStyle w:val="Bibliography"/>
        <w:jc w:val="both"/>
        <w:rPr>
          <w:sz w:val="16"/>
          <w:szCs w:val="16"/>
        </w:rPr>
      </w:pPr>
      <w:r w:rsidRPr="00CA0FA9">
        <w:rPr>
          <w:sz w:val="16"/>
          <w:szCs w:val="16"/>
        </w:rPr>
        <w:t>[12]</w:t>
      </w:r>
      <w:r w:rsidRPr="00CA0FA9">
        <w:rPr>
          <w:sz w:val="16"/>
          <w:szCs w:val="16"/>
        </w:rPr>
        <w:tab/>
        <w:t xml:space="preserve">A. </w:t>
      </w:r>
      <w:proofErr w:type="spellStart"/>
      <w:r w:rsidRPr="00CA0FA9">
        <w:rPr>
          <w:sz w:val="16"/>
          <w:szCs w:val="16"/>
        </w:rPr>
        <w:t>Muntasa</w:t>
      </w:r>
      <w:proofErr w:type="spellEnd"/>
      <w:r w:rsidRPr="00CA0FA9">
        <w:rPr>
          <w:sz w:val="16"/>
          <w:szCs w:val="16"/>
        </w:rPr>
        <w:t xml:space="preserve"> and M. Yusuf, “Modeling of the Acute Lymphoblastic Leukemia Detection based on the Principal Object Characteristics of the Color Image,” </w:t>
      </w:r>
      <w:r w:rsidRPr="00CA0FA9">
        <w:rPr>
          <w:i/>
          <w:iCs/>
          <w:sz w:val="16"/>
          <w:szCs w:val="16"/>
        </w:rPr>
        <w:t xml:space="preserve">Procedia </w:t>
      </w:r>
      <w:proofErr w:type="spellStart"/>
      <w:r w:rsidRPr="00CA0FA9">
        <w:rPr>
          <w:i/>
          <w:iCs/>
          <w:sz w:val="16"/>
          <w:szCs w:val="16"/>
        </w:rPr>
        <w:t>Comput</w:t>
      </w:r>
      <w:proofErr w:type="spellEnd"/>
      <w:r w:rsidRPr="00CA0FA9">
        <w:rPr>
          <w:i/>
          <w:iCs/>
          <w:sz w:val="16"/>
          <w:szCs w:val="16"/>
        </w:rPr>
        <w:t>. Sci.</w:t>
      </w:r>
      <w:r w:rsidRPr="00CA0FA9">
        <w:rPr>
          <w:sz w:val="16"/>
          <w:szCs w:val="16"/>
        </w:rPr>
        <w:t xml:space="preserve">, vol. 157, pp. 87–98, 2019, </w:t>
      </w:r>
      <w:proofErr w:type="spellStart"/>
      <w:r w:rsidRPr="00CA0FA9">
        <w:rPr>
          <w:sz w:val="16"/>
          <w:szCs w:val="16"/>
        </w:rPr>
        <w:t>doi</w:t>
      </w:r>
      <w:proofErr w:type="spellEnd"/>
      <w:r w:rsidRPr="00CA0FA9">
        <w:rPr>
          <w:sz w:val="16"/>
          <w:szCs w:val="16"/>
        </w:rPr>
        <w:t>: 10.1016/j.procs.2019.08.145.</w:t>
      </w:r>
    </w:p>
    <w:p w14:paraId="270C2577" w14:textId="77777777" w:rsidR="00CA0FA9" w:rsidRPr="00CA0FA9" w:rsidRDefault="00CA0FA9" w:rsidP="00CA0FA9">
      <w:pPr>
        <w:pStyle w:val="Bibliography"/>
        <w:jc w:val="both"/>
        <w:rPr>
          <w:sz w:val="16"/>
          <w:szCs w:val="16"/>
        </w:rPr>
      </w:pPr>
      <w:r w:rsidRPr="00CA0FA9">
        <w:rPr>
          <w:sz w:val="16"/>
          <w:szCs w:val="16"/>
        </w:rPr>
        <w:t>[13]</w:t>
      </w:r>
      <w:r w:rsidRPr="00CA0FA9">
        <w:rPr>
          <w:sz w:val="16"/>
          <w:szCs w:val="16"/>
        </w:rPr>
        <w:tab/>
        <w:t xml:space="preserve">A. A. </w:t>
      </w:r>
      <w:proofErr w:type="spellStart"/>
      <w:r w:rsidRPr="00CA0FA9">
        <w:rPr>
          <w:sz w:val="16"/>
          <w:szCs w:val="16"/>
        </w:rPr>
        <w:t>Albeeshi</w:t>
      </w:r>
      <w:proofErr w:type="spellEnd"/>
      <w:r w:rsidRPr="00CA0FA9">
        <w:rPr>
          <w:sz w:val="16"/>
          <w:szCs w:val="16"/>
        </w:rPr>
        <w:t xml:space="preserve"> and H. S. </w:t>
      </w:r>
      <w:proofErr w:type="spellStart"/>
      <w:r w:rsidRPr="00CA0FA9">
        <w:rPr>
          <w:sz w:val="16"/>
          <w:szCs w:val="16"/>
        </w:rPr>
        <w:t>Alshanbari</w:t>
      </w:r>
      <w:proofErr w:type="spellEnd"/>
      <w:r w:rsidRPr="00CA0FA9">
        <w:rPr>
          <w:sz w:val="16"/>
          <w:szCs w:val="16"/>
        </w:rPr>
        <w:t xml:space="preserve">, “Modeling of the Acute Lymphoblastic Leukemia Detection by </w:t>
      </w:r>
      <w:proofErr w:type="spellStart"/>
      <w:r w:rsidRPr="00CA0FA9">
        <w:rPr>
          <w:sz w:val="16"/>
          <w:szCs w:val="16"/>
        </w:rPr>
        <w:t>ConvolutionalNeural</w:t>
      </w:r>
      <w:proofErr w:type="spellEnd"/>
      <w:r w:rsidRPr="00CA0FA9">
        <w:rPr>
          <w:sz w:val="16"/>
          <w:szCs w:val="16"/>
        </w:rPr>
        <w:t xml:space="preserve"> Networks (CNNs),” </w:t>
      </w:r>
      <w:proofErr w:type="spellStart"/>
      <w:r w:rsidRPr="00CA0FA9">
        <w:rPr>
          <w:i/>
          <w:iCs/>
          <w:sz w:val="16"/>
          <w:szCs w:val="16"/>
        </w:rPr>
        <w:t>Curr</w:t>
      </w:r>
      <w:proofErr w:type="spellEnd"/>
      <w:r w:rsidRPr="00CA0FA9">
        <w:rPr>
          <w:i/>
          <w:iCs/>
          <w:sz w:val="16"/>
          <w:szCs w:val="16"/>
        </w:rPr>
        <w:t>. Med. Imaging Rev.</w:t>
      </w:r>
      <w:r w:rsidRPr="00CA0FA9">
        <w:rPr>
          <w:sz w:val="16"/>
          <w:szCs w:val="16"/>
        </w:rPr>
        <w:t xml:space="preserve">, vol. 19, no. 7, p. e141022210032, Jun. 2023, </w:t>
      </w:r>
      <w:proofErr w:type="spellStart"/>
      <w:r w:rsidRPr="00CA0FA9">
        <w:rPr>
          <w:sz w:val="16"/>
          <w:szCs w:val="16"/>
        </w:rPr>
        <w:t>doi</w:t>
      </w:r>
      <w:proofErr w:type="spellEnd"/>
      <w:r w:rsidRPr="00CA0FA9">
        <w:rPr>
          <w:sz w:val="16"/>
          <w:szCs w:val="16"/>
        </w:rPr>
        <w:t>: 10.2174/1573405619666221014113907.</w:t>
      </w:r>
    </w:p>
    <w:p w14:paraId="5F8C5DAB" w14:textId="40F0B141" w:rsidR="00836367" w:rsidRPr="00CA0FA9" w:rsidRDefault="00CA0FA9" w:rsidP="008B6524">
      <w:pPr>
        <w:pStyle w:val="references"/>
        <w:numPr>
          <w:ilvl w:val="0"/>
          <w:numId w:val="0"/>
        </w:numPr>
        <w:spacing w:line="12pt" w:lineRule="auto"/>
        <w:ind w:start="18pt" w:hanging="18pt"/>
        <w:jc w:val="center"/>
        <w:rPr>
          <w:rFonts w:eastAsia="SimSun"/>
          <w:b/>
          <w:noProof w:val="0"/>
          <w:color w:val="FF0000"/>
          <w:spacing w:val="-1"/>
          <w:lang w:val="x-none" w:eastAsia="x-none"/>
        </w:rPr>
        <w:sectPr w:rsidR="00836367" w:rsidRPr="00CA0FA9" w:rsidSect="003B4E04">
          <w:type w:val="continuous"/>
          <w:pgSz w:w="595.30pt" w:h="841.90pt" w:code="9"/>
          <w:pgMar w:top="54pt" w:right="45.35pt" w:bottom="72pt" w:left="45.35pt" w:header="36pt" w:footer="36pt" w:gutter="0pt"/>
          <w:cols w:num="2" w:space="18pt"/>
          <w:docGrid w:linePitch="360"/>
        </w:sectPr>
      </w:pPr>
      <w:r w:rsidRPr="00CA0FA9">
        <w:rPr>
          <w:rFonts w:eastAsia="SimSun"/>
          <w:b/>
          <w:noProof w:val="0"/>
          <w:color w:val="FF0000"/>
          <w:spacing w:val="-1"/>
          <w:lang w:val="x-none" w:eastAsia="x-none"/>
        </w:rPr>
        <w:fldChar w:fldCharType="end"/>
      </w:r>
    </w:p>
    <w:p w14:paraId="26F25A1D" w14:textId="6EEE8C34" w:rsidR="009303D9" w:rsidRDefault="009303D9" w:rsidP="00EB368A">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4136EE1E" w14:textId="77777777" w:rsidR="00054699" w:rsidRDefault="00054699" w:rsidP="001A3B3D">
      <w:r>
        <w:separator/>
      </w:r>
    </w:p>
  </w:endnote>
  <w:endnote w:type="continuationSeparator" w:id="0">
    <w:p w14:paraId="58FDC794" w14:textId="77777777" w:rsidR="00054699" w:rsidRDefault="0005469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F26FB43"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1067D378" w14:textId="77777777" w:rsidR="00054699" w:rsidRDefault="00054699" w:rsidP="001A3B3D">
      <w:r>
        <w:separator/>
      </w:r>
    </w:p>
  </w:footnote>
  <w:footnote w:type="continuationSeparator" w:id="0">
    <w:p w14:paraId="76F0F3ED" w14:textId="77777777" w:rsidR="00054699" w:rsidRDefault="0005469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73.95pt"/>
        </w:tabs>
        <w:ind w:start="170.35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220136641">
    <w:abstractNumId w:val="14"/>
  </w:num>
  <w:num w:numId="2" w16cid:durableId="1243176349">
    <w:abstractNumId w:val="19"/>
  </w:num>
  <w:num w:numId="3" w16cid:durableId="710111358">
    <w:abstractNumId w:val="13"/>
  </w:num>
  <w:num w:numId="4" w16cid:durableId="1311053439">
    <w:abstractNumId w:val="16"/>
  </w:num>
  <w:num w:numId="5" w16cid:durableId="1323701111">
    <w:abstractNumId w:val="16"/>
  </w:num>
  <w:num w:numId="6" w16cid:durableId="1491404957">
    <w:abstractNumId w:val="16"/>
  </w:num>
  <w:num w:numId="7" w16cid:durableId="1567376717">
    <w:abstractNumId w:val="16"/>
  </w:num>
  <w:num w:numId="8" w16cid:durableId="358821519">
    <w:abstractNumId w:val="18"/>
  </w:num>
  <w:num w:numId="9" w16cid:durableId="125969319">
    <w:abstractNumId w:val="20"/>
  </w:num>
  <w:num w:numId="10" w16cid:durableId="630795018">
    <w:abstractNumId w:val="15"/>
  </w:num>
  <w:num w:numId="11" w16cid:durableId="1662850858">
    <w:abstractNumId w:val="12"/>
  </w:num>
  <w:num w:numId="12" w16cid:durableId="1258174205">
    <w:abstractNumId w:val="11"/>
  </w:num>
  <w:num w:numId="13" w16cid:durableId="2051999708">
    <w:abstractNumId w:val="0"/>
  </w:num>
  <w:num w:numId="14" w16cid:durableId="2098625832">
    <w:abstractNumId w:val="10"/>
  </w:num>
  <w:num w:numId="15" w16cid:durableId="2127852045">
    <w:abstractNumId w:val="8"/>
  </w:num>
  <w:num w:numId="16" w16cid:durableId="1185284547">
    <w:abstractNumId w:val="7"/>
  </w:num>
  <w:num w:numId="17" w16cid:durableId="1961838552">
    <w:abstractNumId w:val="6"/>
  </w:num>
  <w:num w:numId="18" w16cid:durableId="252326331">
    <w:abstractNumId w:val="5"/>
  </w:num>
  <w:num w:numId="19" w16cid:durableId="2000770469">
    <w:abstractNumId w:val="9"/>
  </w:num>
  <w:num w:numId="20" w16cid:durableId="1848448583">
    <w:abstractNumId w:val="4"/>
  </w:num>
  <w:num w:numId="21" w16cid:durableId="779379692">
    <w:abstractNumId w:val="3"/>
  </w:num>
  <w:num w:numId="22" w16cid:durableId="1476990506">
    <w:abstractNumId w:val="2"/>
  </w:num>
  <w:num w:numId="23" w16cid:durableId="900167397">
    <w:abstractNumId w:val="1"/>
  </w:num>
  <w:num w:numId="24" w16cid:durableId="1596597043">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54699"/>
    <w:rsid w:val="0008758A"/>
    <w:rsid w:val="000C1E68"/>
    <w:rsid w:val="001A2EFD"/>
    <w:rsid w:val="001A3B3D"/>
    <w:rsid w:val="001B67DC"/>
    <w:rsid w:val="002254A9"/>
    <w:rsid w:val="00233D97"/>
    <w:rsid w:val="002347A2"/>
    <w:rsid w:val="002850E3"/>
    <w:rsid w:val="00324F42"/>
    <w:rsid w:val="00354FCF"/>
    <w:rsid w:val="003A19E2"/>
    <w:rsid w:val="003B2B40"/>
    <w:rsid w:val="003B4E04"/>
    <w:rsid w:val="003F5A08"/>
    <w:rsid w:val="00420716"/>
    <w:rsid w:val="004325FB"/>
    <w:rsid w:val="004432BA"/>
    <w:rsid w:val="0044407E"/>
    <w:rsid w:val="00447BB9"/>
    <w:rsid w:val="0046031D"/>
    <w:rsid w:val="00473AC9"/>
    <w:rsid w:val="004C343C"/>
    <w:rsid w:val="004D72B5"/>
    <w:rsid w:val="00551B7F"/>
    <w:rsid w:val="0056610F"/>
    <w:rsid w:val="00575BCA"/>
    <w:rsid w:val="005B0344"/>
    <w:rsid w:val="005B520E"/>
    <w:rsid w:val="005E2800"/>
    <w:rsid w:val="00605825"/>
    <w:rsid w:val="0062513A"/>
    <w:rsid w:val="00645D22"/>
    <w:rsid w:val="00651A08"/>
    <w:rsid w:val="00654204"/>
    <w:rsid w:val="00670434"/>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73603"/>
    <w:rsid w:val="008A2C7D"/>
    <w:rsid w:val="008B6524"/>
    <w:rsid w:val="008C4B23"/>
    <w:rsid w:val="008F6E2C"/>
    <w:rsid w:val="009303D9"/>
    <w:rsid w:val="00933C64"/>
    <w:rsid w:val="00972203"/>
    <w:rsid w:val="009D6245"/>
    <w:rsid w:val="009F1D79"/>
    <w:rsid w:val="00A059B3"/>
    <w:rsid w:val="00AA4CFD"/>
    <w:rsid w:val="00AE3409"/>
    <w:rsid w:val="00B11A60"/>
    <w:rsid w:val="00B205BE"/>
    <w:rsid w:val="00B22613"/>
    <w:rsid w:val="00B44A76"/>
    <w:rsid w:val="00B768D1"/>
    <w:rsid w:val="00BA1025"/>
    <w:rsid w:val="00BC3420"/>
    <w:rsid w:val="00BD670B"/>
    <w:rsid w:val="00BE7D3C"/>
    <w:rsid w:val="00BF5FF6"/>
    <w:rsid w:val="00C0207F"/>
    <w:rsid w:val="00C16117"/>
    <w:rsid w:val="00C3075A"/>
    <w:rsid w:val="00C919A4"/>
    <w:rsid w:val="00CA0FA9"/>
    <w:rsid w:val="00CA167C"/>
    <w:rsid w:val="00CA4392"/>
    <w:rsid w:val="00CC393F"/>
    <w:rsid w:val="00D2176E"/>
    <w:rsid w:val="00D632BE"/>
    <w:rsid w:val="00D72D06"/>
    <w:rsid w:val="00D7522C"/>
    <w:rsid w:val="00D7536F"/>
    <w:rsid w:val="00D76668"/>
    <w:rsid w:val="00E07383"/>
    <w:rsid w:val="00E165BC"/>
    <w:rsid w:val="00E61E12"/>
    <w:rsid w:val="00E7596C"/>
    <w:rsid w:val="00E84B25"/>
    <w:rsid w:val="00E878F2"/>
    <w:rsid w:val="00EB368A"/>
    <w:rsid w:val="00ED0149"/>
    <w:rsid w:val="00EF7DE3"/>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63778B5"/>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CA0FA9"/>
    <w:pPr>
      <w:tabs>
        <w:tab w:val="start" w:pos="25.20pt"/>
      </w:tabs>
      <w:ind w:start="25.20pt" w:hanging="25.20pt"/>
    </w:pPr>
  </w:style>
  <w:style w:type="table" w:styleId="TableGrid">
    <w:name w:val="Table Grid"/>
    <w:basedOn w:val="TableNormal"/>
    <w:rsid w:val="00EB368A"/>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fontTable" Target="fontTable.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60</TotalTime>
  <Pages>5</Pages>
  <Words>9288</Words>
  <Characters>52945</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2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elix Indra Kurniadi</cp:lastModifiedBy>
  <cp:revision>8</cp:revision>
  <dcterms:created xsi:type="dcterms:W3CDTF">2019-01-08T18:42:00Z</dcterms:created>
  <dcterms:modified xsi:type="dcterms:W3CDTF">2023-09-12T16:20: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8"&gt;&lt;session id="pCAhWOt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